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ABBEDB7" w14:textId="6269A7FE" w:rsidR="00254A29" w:rsidRPr="00052C5F" w:rsidRDefault="00006FCF" w:rsidP="00D90DFD">
      <w:pPr>
        <w:spacing w:after="0" w:line="24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Supplementary </w:t>
      </w:r>
      <w:r w:rsidR="00243AFB">
        <w:rPr>
          <w:rFonts w:ascii="Times New Roman" w:hAnsi="Times New Roman" w:cs="Times New Roman"/>
          <w:b/>
        </w:rPr>
        <w:t xml:space="preserve">Table </w:t>
      </w:r>
      <w:r>
        <w:rPr>
          <w:rFonts w:ascii="Times New Roman" w:hAnsi="Times New Roman" w:cs="Times New Roman"/>
          <w:b/>
        </w:rPr>
        <w:t>S</w:t>
      </w:r>
      <w:r w:rsidR="00F52F66">
        <w:rPr>
          <w:rFonts w:ascii="Times New Roman" w:hAnsi="Times New Roman" w:cs="Times New Roman"/>
          <w:b/>
        </w:rPr>
        <w:t>2</w:t>
      </w:r>
      <w:r w:rsidR="00243AFB">
        <w:rPr>
          <w:rFonts w:ascii="Times New Roman" w:hAnsi="Times New Roman" w:cs="Times New Roman"/>
          <w:b/>
        </w:rPr>
        <w:t xml:space="preserve"> </w:t>
      </w:r>
      <w:r w:rsidR="00254A29" w:rsidRPr="00052C5F">
        <w:rPr>
          <w:rFonts w:ascii="Times New Roman" w:hAnsi="Times New Roman" w:cs="Times New Roman"/>
          <w:b/>
        </w:rPr>
        <w:t>KEY RESOURCES TABLE</w:t>
      </w:r>
    </w:p>
    <w:p w14:paraId="123F7731" w14:textId="274DEA4F" w:rsidR="00254A29" w:rsidRPr="00052C5F" w:rsidRDefault="00254A29" w:rsidP="00D90DFD">
      <w:pPr>
        <w:spacing w:after="0" w:line="240" w:lineRule="auto"/>
        <w:rPr>
          <w:rFonts w:ascii="Times New Roman" w:hAnsi="Times New Roman" w:cs="Times New Roman"/>
          <w:b/>
        </w:rPr>
      </w:pPr>
    </w:p>
    <w:tbl>
      <w:tblPr>
        <w:tblStyle w:val="TableGrid"/>
        <w:tblW w:w="9447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  <w:insideH w:val="single" w:sz="2" w:space="0" w:color="000000"/>
          <w:insideV w:val="single" w:sz="2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1797"/>
        <w:gridCol w:w="3420"/>
        <w:gridCol w:w="4230"/>
      </w:tblGrid>
      <w:tr w:rsidR="00F8773C" w:rsidRPr="00052C5F" w14:paraId="117A2EB0" w14:textId="77777777" w:rsidTr="005665D5">
        <w:trPr>
          <w:trHeight w:val="144"/>
        </w:trPr>
        <w:tc>
          <w:tcPr>
            <w:tcW w:w="9447" w:type="dxa"/>
            <w:gridSpan w:val="3"/>
            <w:tcBorders>
              <w:top w:val="single" w:sz="12" w:space="0" w:color="000000"/>
              <w:bottom w:val="single" w:sz="12" w:space="0" w:color="000000"/>
            </w:tcBorders>
            <w:shd w:val="clear" w:color="auto" w:fill="E7E6E6" w:themeFill="background2"/>
            <w:vAlign w:val="center"/>
          </w:tcPr>
          <w:p w14:paraId="1B93D5B5" w14:textId="1C7114DA" w:rsidR="005D48B5" w:rsidRPr="00052C5F" w:rsidRDefault="005D48B5" w:rsidP="005665D5">
            <w:pPr>
              <w:pStyle w:val="NoSpacing"/>
              <w:rPr>
                <w:rFonts w:ascii="Times New Roman" w:hAnsi="Times New Roman" w:cs="Times New Roman"/>
              </w:rPr>
            </w:pPr>
            <w:r w:rsidRPr="00052C5F">
              <w:rPr>
                <w:rFonts w:ascii="Times New Roman" w:hAnsi="Times New Roman" w:cs="Times New Roman"/>
              </w:rPr>
              <w:t>Deposited Data</w:t>
            </w:r>
          </w:p>
        </w:tc>
      </w:tr>
      <w:tr w:rsidR="00F8773C" w:rsidRPr="00052C5F" w14:paraId="527E6E8F" w14:textId="77777777" w:rsidTr="00A77B02">
        <w:trPr>
          <w:trHeight w:val="144"/>
        </w:trPr>
        <w:tc>
          <w:tcPr>
            <w:tcW w:w="1797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  <w:vAlign w:val="center"/>
          </w:tcPr>
          <w:p w14:paraId="175DD6AE" w14:textId="78330668" w:rsidR="005D48B5" w:rsidRPr="00052C5F" w:rsidRDefault="00A77B02" w:rsidP="005D48B5">
            <w:pPr>
              <w:pStyle w:val="NoSpacing"/>
              <w:rPr>
                <w:rFonts w:ascii="Times New Roman" w:hAnsi="Times New Roman" w:cs="Times New Roman"/>
              </w:rPr>
            </w:pPr>
            <w:r w:rsidRPr="00052C5F">
              <w:rPr>
                <w:rFonts w:ascii="Times New Roman" w:hAnsi="Times New Roman" w:cs="Times New Roman"/>
              </w:rPr>
              <w:t>ICGC</w:t>
            </w:r>
          </w:p>
        </w:tc>
        <w:tc>
          <w:tcPr>
            <w:tcW w:w="3420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  <w:vAlign w:val="center"/>
          </w:tcPr>
          <w:p w14:paraId="0601824B" w14:textId="6C7DB5C3" w:rsidR="005D48B5" w:rsidRPr="00052C5F" w:rsidRDefault="00A77B02" w:rsidP="005D48B5">
            <w:pPr>
              <w:pStyle w:val="NoSpacing"/>
              <w:rPr>
                <w:rFonts w:ascii="Times New Roman" w:hAnsi="Times New Roman" w:cs="Times New Roman"/>
              </w:rPr>
            </w:pPr>
            <w:r w:rsidRPr="00052C5F">
              <w:rPr>
                <w:rFonts w:ascii="Times New Roman" w:hAnsi="Times New Roman" w:cs="Times New Roman"/>
                <w:color w:val="2197D2"/>
              </w:rPr>
              <w:fldChar w:fldCharType="begin">
                <w:fldData xml:space="preserve">PEVuZE5vdGU+PENpdGU+PEF1dGhvcj5KdXNha3VsPC9BdXRob3I+PFllYXI+MjAxNzwvWWVhcj48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=
</w:fldData>
              </w:fldChar>
            </w:r>
            <w:r w:rsidR="003D0BE5">
              <w:rPr>
                <w:rFonts w:ascii="Times New Roman" w:hAnsi="Times New Roman" w:cs="Times New Roman"/>
                <w:color w:val="2197D2"/>
              </w:rPr>
              <w:instrText xml:space="preserve"> ADDIN EN.CITE </w:instrText>
            </w:r>
            <w:r w:rsidR="003D0BE5">
              <w:rPr>
                <w:rFonts w:ascii="Times New Roman" w:hAnsi="Times New Roman" w:cs="Times New Roman"/>
                <w:color w:val="2197D2"/>
              </w:rPr>
              <w:fldChar w:fldCharType="begin">
                <w:fldData xml:space="preserve">PEVuZE5vdGU+PENpdGU+PEF1dGhvcj5KdXNha3VsPC9BdXRob3I+PFllYXI+MjAxNzwvWWVhcj48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=
</w:fldData>
              </w:fldChar>
            </w:r>
            <w:r w:rsidR="003D0BE5">
              <w:rPr>
                <w:rFonts w:ascii="Times New Roman" w:hAnsi="Times New Roman" w:cs="Times New Roman"/>
                <w:color w:val="2197D2"/>
              </w:rPr>
              <w:instrText xml:space="preserve"> ADDIN EN.CITE.DATA </w:instrText>
            </w:r>
            <w:r w:rsidR="003D0BE5">
              <w:rPr>
                <w:rFonts w:ascii="Times New Roman" w:hAnsi="Times New Roman" w:cs="Times New Roman"/>
                <w:color w:val="2197D2"/>
              </w:rPr>
            </w:r>
            <w:r w:rsidR="003D0BE5">
              <w:rPr>
                <w:rFonts w:ascii="Times New Roman" w:hAnsi="Times New Roman" w:cs="Times New Roman"/>
                <w:color w:val="2197D2"/>
              </w:rPr>
              <w:fldChar w:fldCharType="end"/>
            </w:r>
            <w:r w:rsidRPr="00052C5F">
              <w:rPr>
                <w:rFonts w:ascii="Times New Roman" w:hAnsi="Times New Roman" w:cs="Times New Roman"/>
                <w:color w:val="2197D2"/>
              </w:rPr>
            </w:r>
            <w:r w:rsidRPr="00052C5F">
              <w:rPr>
                <w:rFonts w:ascii="Times New Roman" w:hAnsi="Times New Roman" w:cs="Times New Roman"/>
                <w:color w:val="2197D2"/>
              </w:rPr>
              <w:fldChar w:fldCharType="separate"/>
            </w:r>
            <w:r w:rsidR="003D0BE5">
              <w:rPr>
                <w:rFonts w:ascii="Times New Roman" w:hAnsi="Times New Roman" w:cs="Times New Roman"/>
                <w:noProof/>
                <w:color w:val="2197D2"/>
              </w:rPr>
              <w:t>(1)</w:t>
            </w:r>
            <w:r w:rsidRPr="00052C5F">
              <w:rPr>
                <w:rFonts w:ascii="Times New Roman" w:hAnsi="Times New Roman" w:cs="Times New Roman"/>
                <w:color w:val="2197D2"/>
              </w:rPr>
              <w:fldChar w:fldCharType="end"/>
            </w:r>
            <w:r w:rsidRPr="00052C5F">
              <w:rPr>
                <w:rFonts w:ascii="Times New Roman" w:hAnsi="Times New Roman" w:cs="Times New Roman"/>
                <w:color w:val="2197D2"/>
              </w:rPr>
              <w:t xml:space="preserve"> </w:t>
            </w:r>
          </w:p>
        </w:tc>
        <w:tc>
          <w:tcPr>
            <w:tcW w:w="4230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auto"/>
            <w:vAlign w:val="center"/>
          </w:tcPr>
          <w:p w14:paraId="5A483824" w14:textId="77777777" w:rsidR="00A77B02" w:rsidRPr="00052C5F" w:rsidRDefault="00A77B02" w:rsidP="00A77B0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197D2"/>
              </w:rPr>
            </w:pPr>
            <w:r w:rsidRPr="00052C5F">
              <w:rPr>
                <w:rFonts w:ascii="Times New Roman" w:hAnsi="Times New Roman" w:cs="Times New Roman"/>
                <w:color w:val="000000"/>
              </w:rPr>
              <w:t>GEO: GSE89749 (</w:t>
            </w:r>
            <w:r w:rsidRPr="00052C5F">
              <w:rPr>
                <w:rFonts w:ascii="Times New Roman" w:hAnsi="Times New Roman" w:cs="Times New Roman"/>
                <w:color w:val="2197D2"/>
              </w:rPr>
              <w:t>https://www.ncbi.nlm.</w:t>
            </w:r>
          </w:p>
          <w:p w14:paraId="1F9E999E" w14:textId="77777777" w:rsidR="00A77B02" w:rsidRPr="00052C5F" w:rsidRDefault="00A77B02" w:rsidP="00A77B0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197D2"/>
              </w:rPr>
            </w:pPr>
            <w:r w:rsidRPr="00052C5F">
              <w:rPr>
                <w:rFonts w:ascii="Times New Roman" w:hAnsi="Times New Roman" w:cs="Times New Roman"/>
                <w:color w:val="2197D2"/>
              </w:rPr>
              <w:t>nih.gov/geo/query/</w:t>
            </w:r>
            <w:proofErr w:type="spellStart"/>
            <w:r w:rsidRPr="00052C5F">
              <w:rPr>
                <w:rFonts w:ascii="Times New Roman" w:hAnsi="Times New Roman" w:cs="Times New Roman"/>
                <w:color w:val="2197D2"/>
              </w:rPr>
              <w:t>acc.cgi?acc</w:t>
            </w:r>
            <w:proofErr w:type="spellEnd"/>
            <w:r w:rsidRPr="00052C5F">
              <w:rPr>
                <w:rFonts w:ascii="Times New Roman" w:hAnsi="Times New Roman" w:cs="Times New Roman"/>
                <w:color w:val="2197D2"/>
              </w:rPr>
              <w:t>=</w:t>
            </w:r>
          </w:p>
          <w:p w14:paraId="02F029C0" w14:textId="22780264" w:rsidR="005D48B5" w:rsidRPr="00052C5F" w:rsidRDefault="00A77B02" w:rsidP="00A77B02">
            <w:pPr>
              <w:pStyle w:val="NoSpacing"/>
              <w:rPr>
                <w:rFonts w:ascii="Times New Roman" w:hAnsi="Times New Roman" w:cs="Times New Roman"/>
              </w:rPr>
            </w:pPr>
            <w:r w:rsidRPr="00052C5F">
              <w:rPr>
                <w:rFonts w:ascii="Times New Roman" w:hAnsi="Times New Roman" w:cs="Times New Roman"/>
                <w:color w:val="2197D2"/>
              </w:rPr>
              <w:t>GSE89749</w:t>
            </w:r>
            <w:r w:rsidRPr="00052C5F">
              <w:rPr>
                <w:rFonts w:ascii="Times New Roman" w:hAnsi="Times New Roman" w:cs="Times New Roman"/>
                <w:color w:val="000000"/>
              </w:rPr>
              <w:t>)</w:t>
            </w:r>
          </w:p>
        </w:tc>
      </w:tr>
      <w:tr w:rsidR="00A77B02" w:rsidRPr="00052C5F" w14:paraId="61649475" w14:textId="77777777" w:rsidTr="00A77B02">
        <w:trPr>
          <w:trHeight w:val="144"/>
        </w:trPr>
        <w:tc>
          <w:tcPr>
            <w:tcW w:w="1797" w:type="dxa"/>
            <w:tcBorders>
              <w:top w:val="single" w:sz="12" w:space="0" w:color="000000"/>
            </w:tcBorders>
            <w:shd w:val="clear" w:color="auto" w:fill="auto"/>
            <w:vAlign w:val="center"/>
          </w:tcPr>
          <w:p w14:paraId="6C90D408" w14:textId="03379FBC" w:rsidR="00A77B02" w:rsidRPr="00052C5F" w:rsidRDefault="00A77B02" w:rsidP="005D48B5">
            <w:pPr>
              <w:pStyle w:val="NoSpacing"/>
              <w:rPr>
                <w:rFonts w:ascii="Times New Roman" w:hAnsi="Times New Roman" w:cs="Times New Roman"/>
              </w:rPr>
            </w:pPr>
            <w:r w:rsidRPr="00052C5F">
              <w:rPr>
                <w:rFonts w:ascii="Times New Roman" w:hAnsi="Times New Roman" w:cs="Times New Roman"/>
              </w:rPr>
              <w:t>Japan</w:t>
            </w:r>
          </w:p>
        </w:tc>
        <w:tc>
          <w:tcPr>
            <w:tcW w:w="3420" w:type="dxa"/>
            <w:tcBorders>
              <w:top w:val="single" w:sz="12" w:space="0" w:color="000000"/>
            </w:tcBorders>
            <w:shd w:val="clear" w:color="auto" w:fill="auto"/>
            <w:vAlign w:val="center"/>
          </w:tcPr>
          <w:p w14:paraId="49B12E67" w14:textId="77777777" w:rsidR="00A77B02" w:rsidRPr="00052C5F" w:rsidRDefault="00A77B02" w:rsidP="00A77B0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</w:rPr>
            </w:pPr>
            <w:r w:rsidRPr="00052C5F">
              <w:rPr>
                <w:rFonts w:ascii="Times New Roman" w:hAnsi="Times New Roman" w:cs="Times New Roman"/>
                <w:color w:val="000000"/>
              </w:rPr>
              <w:t>European Genome-phenome Archive</w:t>
            </w:r>
          </w:p>
          <w:p w14:paraId="0B2327D4" w14:textId="2D4DEF00" w:rsidR="00A77B02" w:rsidRPr="00052C5F" w:rsidRDefault="00A77B02" w:rsidP="00A77B02">
            <w:pPr>
              <w:pStyle w:val="NoSpacing"/>
              <w:rPr>
                <w:rFonts w:ascii="Times New Roman" w:hAnsi="Times New Roman" w:cs="Times New Roman"/>
              </w:rPr>
            </w:pPr>
            <w:r w:rsidRPr="00052C5F">
              <w:rPr>
                <w:rFonts w:ascii="Times New Roman" w:hAnsi="Times New Roman" w:cs="Times New Roman"/>
                <w:color w:val="000000"/>
              </w:rPr>
              <w:t>(</w:t>
            </w:r>
            <w:r w:rsidRPr="00052C5F">
              <w:rPr>
                <w:rFonts w:ascii="Times New Roman" w:hAnsi="Times New Roman" w:cs="Times New Roman"/>
                <w:color w:val="2197D2"/>
              </w:rPr>
              <w:t>https://www.ebi.ac.uk/ega/home</w:t>
            </w:r>
            <w:r w:rsidRPr="00052C5F">
              <w:rPr>
                <w:rFonts w:ascii="Times New Roman" w:hAnsi="Times New Roman" w:cs="Times New Roman"/>
                <w:color w:val="000000"/>
              </w:rPr>
              <w:t>)</w:t>
            </w:r>
          </w:p>
        </w:tc>
        <w:tc>
          <w:tcPr>
            <w:tcW w:w="4230" w:type="dxa"/>
            <w:tcBorders>
              <w:top w:val="single" w:sz="12" w:space="0" w:color="000000"/>
            </w:tcBorders>
            <w:shd w:val="clear" w:color="auto" w:fill="auto"/>
            <w:vAlign w:val="center"/>
          </w:tcPr>
          <w:p w14:paraId="31D425F0" w14:textId="77777777" w:rsidR="00A77B02" w:rsidRPr="00052C5F" w:rsidRDefault="00A77B02" w:rsidP="00A77B0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2197D2"/>
              </w:rPr>
            </w:pPr>
            <w:r w:rsidRPr="00052C5F">
              <w:rPr>
                <w:rFonts w:ascii="Times New Roman" w:hAnsi="Times New Roman" w:cs="Times New Roman"/>
                <w:color w:val="000000"/>
              </w:rPr>
              <w:t>EGA: EGAS00001000950 (</w:t>
            </w:r>
            <w:r w:rsidRPr="00052C5F">
              <w:rPr>
                <w:rFonts w:ascii="Times New Roman" w:hAnsi="Times New Roman" w:cs="Times New Roman"/>
                <w:color w:val="2197D2"/>
              </w:rPr>
              <w:t>https://www.ebi.</w:t>
            </w:r>
          </w:p>
          <w:p w14:paraId="5EBBB03A" w14:textId="32C0348A" w:rsidR="00A77B02" w:rsidRPr="00052C5F" w:rsidRDefault="00A77B02" w:rsidP="00A77B02">
            <w:pPr>
              <w:pStyle w:val="NoSpacing"/>
              <w:rPr>
                <w:rFonts w:ascii="Times New Roman" w:hAnsi="Times New Roman" w:cs="Times New Roman"/>
              </w:rPr>
            </w:pPr>
            <w:r w:rsidRPr="00052C5F">
              <w:rPr>
                <w:rFonts w:ascii="Times New Roman" w:hAnsi="Times New Roman" w:cs="Times New Roman"/>
                <w:color w:val="2197D2"/>
              </w:rPr>
              <w:t>ac.uk/</w:t>
            </w:r>
            <w:proofErr w:type="spellStart"/>
            <w:r w:rsidRPr="00052C5F">
              <w:rPr>
                <w:rFonts w:ascii="Times New Roman" w:hAnsi="Times New Roman" w:cs="Times New Roman"/>
                <w:color w:val="2197D2"/>
              </w:rPr>
              <w:t>ega</w:t>
            </w:r>
            <w:proofErr w:type="spellEnd"/>
            <w:r w:rsidRPr="00052C5F">
              <w:rPr>
                <w:rFonts w:ascii="Times New Roman" w:hAnsi="Times New Roman" w:cs="Times New Roman"/>
                <w:color w:val="2197D2"/>
              </w:rPr>
              <w:t>/studies/EGAS00001000950</w:t>
            </w:r>
            <w:r w:rsidRPr="00052C5F">
              <w:rPr>
                <w:rFonts w:ascii="Times New Roman" w:hAnsi="Times New Roman" w:cs="Times New Roman"/>
                <w:color w:val="000000"/>
              </w:rPr>
              <w:t>)</w:t>
            </w:r>
          </w:p>
        </w:tc>
      </w:tr>
      <w:tr w:rsidR="00A77B02" w:rsidRPr="00052C5F" w14:paraId="163E1BF3" w14:textId="77777777" w:rsidTr="00A77B02">
        <w:trPr>
          <w:trHeight w:val="144"/>
        </w:trPr>
        <w:tc>
          <w:tcPr>
            <w:tcW w:w="1797" w:type="dxa"/>
            <w:tcBorders>
              <w:top w:val="single" w:sz="12" w:space="0" w:color="000000"/>
            </w:tcBorders>
            <w:shd w:val="clear" w:color="auto" w:fill="auto"/>
            <w:vAlign w:val="center"/>
          </w:tcPr>
          <w:p w14:paraId="5DE1BF36" w14:textId="495E9434" w:rsidR="00A77B02" w:rsidRPr="00052C5F" w:rsidRDefault="00A77B02" w:rsidP="005D48B5">
            <w:pPr>
              <w:pStyle w:val="NoSpacing"/>
              <w:rPr>
                <w:rFonts w:ascii="Times New Roman" w:hAnsi="Times New Roman" w:cs="Times New Roman"/>
              </w:rPr>
            </w:pPr>
            <w:r w:rsidRPr="00052C5F">
              <w:rPr>
                <w:rFonts w:ascii="Times New Roman" w:hAnsi="Times New Roman" w:cs="Times New Roman"/>
                <w:lang w:eastAsia="zh-CN"/>
              </w:rPr>
              <w:t>Thailand</w:t>
            </w:r>
          </w:p>
        </w:tc>
        <w:tc>
          <w:tcPr>
            <w:tcW w:w="3420" w:type="dxa"/>
            <w:tcBorders>
              <w:top w:val="single" w:sz="12" w:space="0" w:color="000000"/>
            </w:tcBorders>
            <w:shd w:val="clear" w:color="auto" w:fill="auto"/>
            <w:vAlign w:val="center"/>
          </w:tcPr>
          <w:p w14:paraId="38716205" w14:textId="41F8A3F9" w:rsidR="00A77B02" w:rsidRPr="00052C5F" w:rsidRDefault="00A77B02" w:rsidP="005D48B5">
            <w:pPr>
              <w:pStyle w:val="NoSpacing"/>
              <w:rPr>
                <w:rFonts w:ascii="Times New Roman" w:hAnsi="Times New Roman" w:cs="Times New Roman"/>
              </w:rPr>
            </w:pPr>
            <w:r w:rsidRPr="00052C5F">
              <w:rPr>
                <w:rFonts w:ascii="Times New Roman" w:hAnsi="Times New Roman" w:cs="Times New Roman"/>
              </w:rPr>
              <w:fldChar w:fldCharType="begin">
                <w:fldData xml:space="preserve">PEVuZE5vdGU+PENpdGU+PEF1dGhvcj5DaGFpc2Fpbmdtb25na29sPC9BdXRob3I+PFllYXI+MjAx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</w:fldData>
              </w:fldChar>
            </w:r>
            <w:r w:rsidR="003D0BE5">
              <w:rPr>
                <w:rFonts w:ascii="Times New Roman" w:hAnsi="Times New Roman" w:cs="Times New Roman"/>
              </w:rPr>
              <w:instrText xml:space="preserve"> ADDIN EN.CITE </w:instrText>
            </w:r>
            <w:r w:rsidR="003D0BE5">
              <w:rPr>
                <w:rFonts w:ascii="Times New Roman" w:hAnsi="Times New Roman" w:cs="Times New Roman"/>
              </w:rPr>
              <w:fldChar w:fldCharType="begin">
                <w:fldData xml:space="preserve">PEVuZE5vdGU+PENpdGU+PEF1dGhvcj5DaGFpc2Fpbmdtb25na29sPC9BdXRob3I+PFllYXI+MjAx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</w:fldData>
              </w:fldChar>
            </w:r>
            <w:r w:rsidR="003D0BE5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3D0BE5">
              <w:rPr>
                <w:rFonts w:ascii="Times New Roman" w:hAnsi="Times New Roman" w:cs="Times New Roman"/>
              </w:rPr>
            </w:r>
            <w:r w:rsidR="003D0BE5">
              <w:rPr>
                <w:rFonts w:ascii="Times New Roman" w:hAnsi="Times New Roman" w:cs="Times New Roman"/>
              </w:rPr>
              <w:fldChar w:fldCharType="end"/>
            </w:r>
            <w:r w:rsidRPr="00052C5F">
              <w:rPr>
                <w:rFonts w:ascii="Times New Roman" w:hAnsi="Times New Roman" w:cs="Times New Roman"/>
              </w:rPr>
            </w:r>
            <w:r w:rsidRPr="00052C5F">
              <w:rPr>
                <w:rFonts w:ascii="Times New Roman" w:hAnsi="Times New Roman" w:cs="Times New Roman"/>
              </w:rPr>
              <w:fldChar w:fldCharType="separate"/>
            </w:r>
            <w:r w:rsidR="003D0BE5">
              <w:rPr>
                <w:rFonts w:ascii="Times New Roman" w:hAnsi="Times New Roman" w:cs="Times New Roman"/>
                <w:noProof/>
              </w:rPr>
              <w:t>(2)</w:t>
            </w:r>
            <w:r w:rsidRPr="00052C5F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4230" w:type="dxa"/>
            <w:tcBorders>
              <w:top w:val="single" w:sz="12" w:space="0" w:color="000000"/>
            </w:tcBorders>
            <w:shd w:val="clear" w:color="auto" w:fill="auto"/>
            <w:vAlign w:val="center"/>
          </w:tcPr>
          <w:p w14:paraId="70CA26C4" w14:textId="14E70052" w:rsidR="00A77B02" w:rsidRPr="00052C5F" w:rsidRDefault="00A77B02" w:rsidP="005D48B5">
            <w:pPr>
              <w:pStyle w:val="NoSpacing"/>
              <w:rPr>
                <w:rFonts w:ascii="Times New Roman" w:hAnsi="Times New Roman" w:cs="Times New Roman"/>
              </w:rPr>
            </w:pPr>
            <w:r w:rsidRPr="00052C5F">
              <w:rPr>
                <w:rFonts w:ascii="Times New Roman" w:hAnsi="Times New Roman" w:cs="Times New Roman"/>
                <w:color w:val="000000"/>
              </w:rPr>
              <w:t xml:space="preserve">GEO: </w:t>
            </w:r>
            <w:r w:rsidRPr="00052C5F">
              <w:rPr>
                <w:rFonts w:ascii="Times New Roman" w:hAnsi="Times New Roman" w:cs="Times New Roman"/>
              </w:rPr>
              <w:t>GSE76297 (</w:t>
            </w:r>
            <w:hyperlink r:id="rId8" w:history="1">
              <w:r w:rsidRPr="00052C5F">
                <w:rPr>
                  <w:rFonts w:ascii="Times New Roman" w:hAnsi="Times New Roman" w:cs="Times New Roman"/>
                  <w:color w:val="2197D2"/>
                </w:rPr>
                <w:t>https://www.ncbi.nlm.nih.gov/geo/query/acc.cgi?acc=GSE76297</w:t>
              </w:r>
            </w:hyperlink>
            <w:r w:rsidRPr="00052C5F">
              <w:rPr>
                <w:rFonts w:ascii="Times New Roman" w:hAnsi="Times New Roman" w:cs="Times New Roman"/>
                <w:color w:val="000000"/>
              </w:rPr>
              <w:t>)</w:t>
            </w:r>
          </w:p>
        </w:tc>
      </w:tr>
    </w:tbl>
    <w:p w14:paraId="52A4BEDC" w14:textId="77777777" w:rsidR="00A77B02" w:rsidRPr="00052C5F" w:rsidRDefault="00A77B02" w:rsidP="00D90DFD">
      <w:pPr>
        <w:spacing w:after="0" w:line="240" w:lineRule="auto"/>
        <w:rPr>
          <w:rFonts w:ascii="Times New Roman" w:hAnsi="Times New Roman" w:cs="Times New Roman"/>
          <w:b/>
        </w:rPr>
      </w:pPr>
    </w:p>
    <w:p w14:paraId="0FB30BA6" w14:textId="7B08F6C6" w:rsidR="00A77B02" w:rsidRDefault="00A77B02" w:rsidP="00D90DFD">
      <w:pPr>
        <w:spacing w:after="0" w:line="240" w:lineRule="auto"/>
        <w:rPr>
          <w:rFonts w:ascii="Times New Roman" w:hAnsi="Times New Roman" w:cs="Times New Roman"/>
          <w:b/>
        </w:rPr>
      </w:pPr>
    </w:p>
    <w:p w14:paraId="21F0044B" w14:textId="5E22D1EC" w:rsidR="001E4407" w:rsidRPr="001E4407" w:rsidRDefault="001E4407" w:rsidP="001E4407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  <w:r w:rsidRPr="00465D03">
        <w:rPr>
          <w:rFonts w:ascii="Times New Roman" w:hAnsi="Times New Roman" w:cs="Times New Roman"/>
          <w:b/>
          <w:bCs/>
        </w:rPr>
        <w:t>References</w:t>
      </w:r>
    </w:p>
    <w:p w14:paraId="6ADC0DA4" w14:textId="77777777" w:rsidR="003D0BE5" w:rsidRPr="003D0BE5" w:rsidRDefault="00A77B02" w:rsidP="003D0BE5">
      <w:pPr>
        <w:pStyle w:val="EndNoteBibliography"/>
        <w:spacing w:after="0"/>
        <w:ind w:left="720" w:hanging="720"/>
      </w:pPr>
      <w:r w:rsidRPr="00052C5F">
        <w:rPr>
          <w:rFonts w:ascii="Times New Roman" w:hAnsi="Times New Roman" w:cs="Times New Roman"/>
          <w:b/>
        </w:rPr>
        <w:fldChar w:fldCharType="begin"/>
      </w:r>
      <w:r w:rsidRPr="00052C5F">
        <w:rPr>
          <w:rFonts w:ascii="Times New Roman" w:hAnsi="Times New Roman" w:cs="Times New Roman"/>
          <w:b/>
        </w:rPr>
        <w:instrText xml:space="preserve"> ADDIN EN.REFLIST </w:instrText>
      </w:r>
      <w:r w:rsidRPr="00052C5F">
        <w:rPr>
          <w:rFonts w:ascii="Times New Roman" w:hAnsi="Times New Roman" w:cs="Times New Roman"/>
          <w:b/>
        </w:rPr>
        <w:fldChar w:fldCharType="separate"/>
      </w:r>
      <w:r w:rsidR="003D0BE5" w:rsidRPr="003D0BE5">
        <w:t>1.</w:t>
      </w:r>
      <w:r w:rsidR="003D0BE5" w:rsidRPr="003D0BE5">
        <w:tab/>
        <w:t>Jusakul A, Cutcutache I, Yong CH, Lim JQ, Huang MN, Padmanabhan N</w:t>
      </w:r>
      <w:r w:rsidR="003D0BE5" w:rsidRPr="003D0BE5">
        <w:rPr>
          <w:i/>
        </w:rPr>
        <w:t>, et al.</w:t>
      </w:r>
      <w:r w:rsidR="003D0BE5" w:rsidRPr="003D0BE5">
        <w:t xml:space="preserve"> Whole-Genome and Epigenomic Landscapes of Etiologically Distinct Subtypes of Cholangiocarcinoma. Cancer Discov </w:t>
      </w:r>
      <w:r w:rsidR="003D0BE5" w:rsidRPr="003D0BE5">
        <w:rPr>
          <w:b/>
        </w:rPr>
        <w:t>2017</w:t>
      </w:r>
      <w:r w:rsidR="003D0BE5" w:rsidRPr="003D0BE5">
        <w:t>;7(10):1116-35 doi 10.1158/2159-8290.CD-17-0368.</w:t>
      </w:r>
    </w:p>
    <w:p w14:paraId="50BCB7ED" w14:textId="77777777" w:rsidR="003D0BE5" w:rsidRPr="003D0BE5" w:rsidRDefault="003D0BE5" w:rsidP="003D0BE5">
      <w:pPr>
        <w:pStyle w:val="EndNoteBibliography"/>
        <w:ind w:left="720" w:hanging="720"/>
      </w:pPr>
      <w:r w:rsidRPr="003D0BE5">
        <w:t>2.</w:t>
      </w:r>
      <w:r w:rsidRPr="003D0BE5">
        <w:tab/>
        <w:t>Chaisaingmongkol J, Budhu A, Dang H, Rabibhadana S, Pupacdi B, Kwon SM</w:t>
      </w:r>
      <w:r w:rsidRPr="003D0BE5">
        <w:rPr>
          <w:i/>
        </w:rPr>
        <w:t>, et al.</w:t>
      </w:r>
      <w:r w:rsidRPr="003D0BE5">
        <w:t xml:space="preserve"> Common Molecular Subtypes Among Asian Hepatocellular Carcinoma and Cholangiocarcinoma. Cancer Cell </w:t>
      </w:r>
      <w:r w:rsidRPr="003D0BE5">
        <w:rPr>
          <w:b/>
        </w:rPr>
        <w:t>2017</w:t>
      </w:r>
      <w:r w:rsidRPr="003D0BE5">
        <w:t>;32(1):57-70 e3 doi 10.1016/j.ccell.2017.05.009.</w:t>
      </w:r>
    </w:p>
    <w:p w14:paraId="072C5CCD" w14:textId="16763ADC" w:rsidR="00351A7F" w:rsidRPr="00052C5F" w:rsidRDefault="00A77B02" w:rsidP="00D90DFD">
      <w:pPr>
        <w:spacing w:after="0" w:line="240" w:lineRule="auto"/>
        <w:rPr>
          <w:rFonts w:ascii="Times New Roman" w:hAnsi="Times New Roman" w:cs="Times New Roman"/>
          <w:b/>
        </w:rPr>
      </w:pPr>
      <w:r w:rsidRPr="00052C5F">
        <w:rPr>
          <w:rFonts w:ascii="Times New Roman" w:hAnsi="Times New Roman" w:cs="Times New Roman"/>
          <w:b/>
        </w:rPr>
        <w:fldChar w:fldCharType="end"/>
      </w:r>
    </w:p>
    <w:sectPr w:rsidR="00351A7F" w:rsidRPr="00052C5F">
      <w:footerReference w:type="even" r:id="rId9"/>
      <w:footerReference w:type="default" r:id="rId1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AC95127" w14:textId="77777777" w:rsidR="00702E15" w:rsidRDefault="00702E15" w:rsidP="00BB53CC">
      <w:pPr>
        <w:spacing w:after="0" w:line="240" w:lineRule="auto"/>
      </w:pPr>
      <w:r>
        <w:separator/>
      </w:r>
    </w:p>
  </w:endnote>
  <w:endnote w:type="continuationSeparator" w:id="0">
    <w:p w14:paraId="317FE643" w14:textId="77777777" w:rsidR="00702E15" w:rsidRDefault="00702E15" w:rsidP="00BB53C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7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110649149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0B417C27" w14:textId="623B807A" w:rsidR="00150F74" w:rsidRDefault="00150F74" w:rsidP="00862F77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1703E3A9" w14:textId="77777777" w:rsidR="00150F74" w:rsidRDefault="00150F74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425577689"/>
      <w:docPartObj>
        <w:docPartGallery w:val="Page Numbers (Bottom of Page)"/>
        <w:docPartUnique/>
      </w:docPartObj>
    </w:sdtPr>
    <w:sdtEndPr>
      <w:rPr>
        <w:rStyle w:val="PageNumber"/>
        <w:rFonts w:ascii="Times New Roman" w:hAnsi="Times New Roman" w:cs="Times New Roman"/>
      </w:rPr>
    </w:sdtEndPr>
    <w:sdtContent>
      <w:p w14:paraId="0C357C52" w14:textId="1A801D29" w:rsidR="00150F74" w:rsidRPr="00AC2B2C" w:rsidRDefault="00150F74" w:rsidP="00862F77">
        <w:pPr>
          <w:pStyle w:val="Footer"/>
          <w:framePr w:wrap="none" w:vAnchor="text" w:hAnchor="margin" w:xAlign="center" w:y="1"/>
          <w:rPr>
            <w:rStyle w:val="PageNumber"/>
            <w:rFonts w:ascii="Times New Roman" w:hAnsi="Times New Roman" w:cs="Times New Roman"/>
          </w:rPr>
        </w:pPr>
        <w:r w:rsidRPr="00AC2B2C">
          <w:rPr>
            <w:rStyle w:val="PageNumber"/>
            <w:rFonts w:ascii="Times New Roman" w:hAnsi="Times New Roman" w:cs="Times New Roman"/>
          </w:rPr>
          <w:fldChar w:fldCharType="begin"/>
        </w:r>
        <w:r w:rsidRPr="00AC2B2C">
          <w:rPr>
            <w:rStyle w:val="PageNumber"/>
            <w:rFonts w:ascii="Times New Roman" w:hAnsi="Times New Roman" w:cs="Times New Roman"/>
          </w:rPr>
          <w:instrText xml:space="preserve"> PAGE </w:instrText>
        </w:r>
        <w:r w:rsidRPr="00AC2B2C">
          <w:rPr>
            <w:rStyle w:val="PageNumber"/>
            <w:rFonts w:ascii="Times New Roman" w:hAnsi="Times New Roman" w:cs="Times New Roman"/>
          </w:rPr>
          <w:fldChar w:fldCharType="separate"/>
        </w:r>
        <w:r w:rsidRPr="00AC2B2C">
          <w:rPr>
            <w:rStyle w:val="PageNumber"/>
            <w:rFonts w:ascii="Times New Roman" w:hAnsi="Times New Roman" w:cs="Times New Roman"/>
            <w:noProof/>
          </w:rPr>
          <w:t>1</w:t>
        </w:r>
        <w:r w:rsidRPr="00AC2B2C">
          <w:rPr>
            <w:rStyle w:val="PageNumber"/>
            <w:rFonts w:ascii="Times New Roman" w:hAnsi="Times New Roman" w:cs="Times New Roman"/>
          </w:rPr>
          <w:fldChar w:fldCharType="end"/>
        </w:r>
      </w:p>
    </w:sdtContent>
  </w:sdt>
  <w:p w14:paraId="4C023845" w14:textId="77777777" w:rsidR="00150F74" w:rsidRDefault="00150F7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A629C1E" w14:textId="77777777" w:rsidR="00702E15" w:rsidRDefault="00702E15" w:rsidP="00BB53CC">
      <w:pPr>
        <w:spacing w:after="0" w:line="240" w:lineRule="auto"/>
      </w:pPr>
      <w:r>
        <w:separator/>
      </w:r>
    </w:p>
  </w:footnote>
  <w:footnote w:type="continuationSeparator" w:id="0">
    <w:p w14:paraId="780287AA" w14:textId="77777777" w:rsidR="00702E15" w:rsidRDefault="00702E15" w:rsidP="00BB53C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6F15FB"/>
    <w:multiLevelType w:val="hybridMultilevel"/>
    <w:tmpl w:val="0EA67A1A"/>
    <w:lvl w:ilvl="0" w:tplc="5D1EB706">
      <w:start w:val="1"/>
      <w:numFmt w:val="upperLetter"/>
      <w:lvlText w:val="(%1)"/>
      <w:lvlJc w:val="left"/>
      <w:pPr>
        <w:ind w:left="750" w:hanging="39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8C2293A"/>
    <w:multiLevelType w:val="hybridMultilevel"/>
    <w:tmpl w:val="9DFEAEB0"/>
    <w:lvl w:ilvl="0" w:tplc="11C4F70E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B8D22D4"/>
    <w:multiLevelType w:val="hybridMultilevel"/>
    <w:tmpl w:val="BA8ABE88"/>
    <w:lvl w:ilvl="0" w:tplc="EA7C4BE4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C8B4394"/>
    <w:multiLevelType w:val="hybridMultilevel"/>
    <w:tmpl w:val="0DD2A9A2"/>
    <w:lvl w:ilvl="0" w:tplc="0A12C07C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25471F0"/>
    <w:multiLevelType w:val="hybridMultilevel"/>
    <w:tmpl w:val="AEE0585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6957898"/>
    <w:multiLevelType w:val="hybridMultilevel"/>
    <w:tmpl w:val="8A38016A"/>
    <w:lvl w:ilvl="0" w:tplc="B274BDE4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5"/>
  </w:num>
  <w:num w:numId="3">
    <w:abstractNumId w:val="3"/>
  </w:num>
  <w:num w:numId="4">
    <w:abstractNumId w:val="0"/>
  </w:num>
  <w:num w:numId="5">
    <w:abstractNumId w:val="1"/>
  </w:num>
  <w:num w:numId="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ncer Discover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260A56"/>
    <w:rsid w:val="00000B81"/>
    <w:rsid w:val="00003A78"/>
    <w:rsid w:val="00003EDA"/>
    <w:rsid w:val="00006FCF"/>
    <w:rsid w:val="00007678"/>
    <w:rsid w:val="00010ED3"/>
    <w:rsid w:val="00013A5A"/>
    <w:rsid w:val="00016C52"/>
    <w:rsid w:val="000201EF"/>
    <w:rsid w:val="00020F3A"/>
    <w:rsid w:val="0002266C"/>
    <w:rsid w:val="00023732"/>
    <w:rsid w:val="000253F3"/>
    <w:rsid w:val="000320EA"/>
    <w:rsid w:val="00032E86"/>
    <w:rsid w:val="00033A99"/>
    <w:rsid w:val="00036983"/>
    <w:rsid w:val="00037C69"/>
    <w:rsid w:val="00043A53"/>
    <w:rsid w:val="00045408"/>
    <w:rsid w:val="000460D2"/>
    <w:rsid w:val="000462AC"/>
    <w:rsid w:val="00051BF1"/>
    <w:rsid w:val="00052764"/>
    <w:rsid w:val="00052C5F"/>
    <w:rsid w:val="000534A8"/>
    <w:rsid w:val="0005398E"/>
    <w:rsid w:val="00054179"/>
    <w:rsid w:val="00061AC5"/>
    <w:rsid w:val="00062FB9"/>
    <w:rsid w:val="000663D7"/>
    <w:rsid w:val="00070F37"/>
    <w:rsid w:val="0007188E"/>
    <w:rsid w:val="000733D3"/>
    <w:rsid w:val="00081000"/>
    <w:rsid w:val="000819E2"/>
    <w:rsid w:val="00084BC7"/>
    <w:rsid w:val="000857E8"/>
    <w:rsid w:val="00087224"/>
    <w:rsid w:val="00090502"/>
    <w:rsid w:val="00091E01"/>
    <w:rsid w:val="000926D1"/>
    <w:rsid w:val="00094545"/>
    <w:rsid w:val="0009696F"/>
    <w:rsid w:val="00097A50"/>
    <w:rsid w:val="000A0EA5"/>
    <w:rsid w:val="000A0F37"/>
    <w:rsid w:val="000A2714"/>
    <w:rsid w:val="000A3951"/>
    <w:rsid w:val="000A5FF5"/>
    <w:rsid w:val="000A6F3D"/>
    <w:rsid w:val="000A7818"/>
    <w:rsid w:val="000B2DA2"/>
    <w:rsid w:val="000B519F"/>
    <w:rsid w:val="000B5620"/>
    <w:rsid w:val="000B5741"/>
    <w:rsid w:val="000B6836"/>
    <w:rsid w:val="000C062B"/>
    <w:rsid w:val="000C5E5B"/>
    <w:rsid w:val="000C6493"/>
    <w:rsid w:val="000C6802"/>
    <w:rsid w:val="000C696D"/>
    <w:rsid w:val="000C6A34"/>
    <w:rsid w:val="000C6FCC"/>
    <w:rsid w:val="000D37CD"/>
    <w:rsid w:val="000D394C"/>
    <w:rsid w:val="000D5E60"/>
    <w:rsid w:val="000D692E"/>
    <w:rsid w:val="000E1064"/>
    <w:rsid w:val="000E1157"/>
    <w:rsid w:val="000E27E4"/>
    <w:rsid w:val="000E349A"/>
    <w:rsid w:val="000E452D"/>
    <w:rsid w:val="000E76BA"/>
    <w:rsid w:val="000E7CE8"/>
    <w:rsid w:val="000F178C"/>
    <w:rsid w:val="000F23D1"/>
    <w:rsid w:val="000F3077"/>
    <w:rsid w:val="000F545B"/>
    <w:rsid w:val="000F6575"/>
    <w:rsid w:val="000F72E6"/>
    <w:rsid w:val="000F7794"/>
    <w:rsid w:val="001020A7"/>
    <w:rsid w:val="001027E2"/>
    <w:rsid w:val="00106BAD"/>
    <w:rsid w:val="0011052E"/>
    <w:rsid w:val="00110961"/>
    <w:rsid w:val="00111704"/>
    <w:rsid w:val="00113E5B"/>
    <w:rsid w:val="0011411D"/>
    <w:rsid w:val="00116AE3"/>
    <w:rsid w:val="00121283"/>
    <w:rsid w:val="00123218"/>
    <w:rsid w:val="00125A1F"/>
    <w:rsid w:val="001264CE"/>
    <w:rsid w:val="00127E63"/>
    <w:rsid w:val="00130033"/>
    <w:rsid w:val="001353B2"/>
    <w:rsid w:val="001408A8"/>
    <w:rsid w:val="0014188D"/>
    <w:rsid w:val="00146BF4"/>
    <w:rsid w:val="001475E2"/>
    <w:rsid w:val="00150F74"/>
    <w:rsid w:val="00154CE2"/>
    <w:rsid w:val="00156469"/>
    <w:rsid w:val="001577B1"/>
    <w:rsid w:val="00157869"/>
    <w:rsid w:val="00160727"/>
    <w:rsid w:val="0016343B"/>
    <w:rsid w:val="001710B4"/>
    <w:rsid w:val="00171F39"/>
    <w:rsid w:val="00173CBD"/>
    <w:rsid w:val="00174CFF"/>
    <w:rsid w:val="00174DAE"/>
    <w:rsid w:val="00176F8E"/>
    <w:rsid w:val="001832E4"/>
    <w:rsid w:val="00187097"/>
    <w:rsid w:val="00190208"/>
    <w:rsid w:val="001920E9"/>
    <w:rsid w:val="0019446B"/>
    <w:rsid w:val="001964FD"/>
    <w:rsid w:val="001A4730"/>
    <w:rsid w:val="001A64AD"/>
    <w:rsid w:val="001A7455"/>
    <w:rsid w:val="001A7E32"/>
    <w:rsid w:val="001B06DC"/>
    <w:rsid w:val="001B1F29"/>
    <w:rsid w:val="001B237C"/>
    <w:rsid w:val="001B4E33"/>
    <w:rsid w:val="001B59A5"/>
    <w:rsid w:val="001C2707"/>
    <w:rsid w:val="001C3F5A"/>
    <w:rsid w:val="001C4CD5"/>
    <w:rsid w:val="001C7E8D"/>
    <w:rsid w:val="001D0A93"/>
    <w:rsid w:val="001D1C89"/>
    <w:rsid w:val="001D2443"/>
    <w:rsid w:val="001D531F"/>
    <w:rsid w:val="001D63EF"/>
    <w:rsid w:val="001D648F"/>
    <w:rsid w:val="001E0D8F"/>
    <w:rsid w:val="001E375E"/>
    <w:rsid w:val="001E3C5F"/>
    <w:rsid w:val="001E4407"/>
    <w:rsid w:val="001E7E78"/>
    <w:rsid w:val="001F0224"/>
    <w:rsid w:val="001F3C9A"/>
    <w:rsid w:val="001F467F"/>
    <w:rsid w:val="001F55C3"/>
    <w:rsid w:val="001F5CAB"/>
    <w:rsid w:val="001F78DC"/>
    <w:rsid w:val="002022EF"/>
    <w:rsid w:val="00203042"/>
    <w:rsid w:val="002031F1"/>
    <w:rsid w:val="00205A2A"/>
    <w:rsid w:val="0020709D"/>
    <w:rsid w:val="0020779B"/>
    <w:rsid w:val="00210C7F"/>
    <w:rsid w:val="002143C6"/>
    <w:rsid w:val="002230B5"/>
    <w:rsid w:val="00223BF7"/>
    <w:rsid w:val="002241B7"/>
    <w:rsid w:val="00225754"/>
    <w:rsid w:val="002315DE"/>
    <w:rsid w:val="00231715"/>
    <w:rsid w:val="002337AC"/>
    <w:rsid w:val="00233B6D"/>
    <w:rsid w:val="00234A40"/>
    <w:rsid w:val="00235C63"/>
    <w:rsid w:val="002372A5"/>
    <w:rsid w:val="00237B02"/>
    <w:rsid w:val="0024060A"/>
    <w:rsid w:val="00240E64"/>
    <w:rsid w:val="00241E4C"/>
    <w:rsid w:val="00243AFB"/>
    <w:rsid w:val="002443FC"/>
    <w:rsid w:val="0024547B"/>
    <w:rsid w:val="002464AF"/>
    <w:rsid w:val="0025071B"/>
    <w:rsid w:val="0025179D"/>
    <w:rsid w:val="00253319"/>
    <w:rsid w:val="002533DA"/>
    <w:rsid w:val="0025448A"/>
    <w:rsid w:val="00254A29"/>
    <w:rsid w:val="00257085"/>
    <w:rsid w:val="00260A56"/>
    <w:rsid w:val="00262210"/>
    <w:rsid w:val="00264B50"/>
    <w:rsid w:val="00266203"/>
    <w:rsid w:val="00270DB8"/>
    <w:rsid w:val="0027328F"/>
    <w:rsid w:val="002800A4"/>
    <w:rsid w:val="00280EAE"/>
    <w:rsid w:val="002824C2"/>
    <w:rsid w:val="00285363"/>
    <w:rsid w:val="0028666B"/>
    <w:rsid w:val="0029055A"/>
    <w:rsid w:val="00290576"/>
    <w:rsid w:val="00291BD7"/>
    <w:rsid w:val="00292D49"/>
    <w:rsid w:val="0029323F"/>
    <w:rsid w:val="00293835"/>
    <w:rsid w:val="002946FB"/>
    <w:rsid w:val="002A1FD7"/>
    <w:rsid w:val="002A3A4C"/>
    <w:rsid w:val="002A64EE"/>
    <w:rsid w:val="002A7B48"/>
    <w:rsid w:val="002B129A"/>
    <w:rsid w:val="002B2603"/>
    <w:rsid w:val="002B4BA6"/>
    <w:rsid w:val="002B54CF"/>
    <w:rsid w:val="002B71BC"/>
    <w:rsid w:val="002C2FB4"/>
    <w:rsid w:val="002C503C"/>
    <w:rsid w:val="002C5292"/>
    <w:rsid w:val="002C6980"/>
    <w:rsid w:val="002C7DC7"/>
    <w:rsid w:val="002D3F93"/>
    <w:rsid w:val="002D50C3"/>
    <w:rsid w:val="002D5332"/>
    <w:rsid w:val="002E2992"/>
    <w:rsid w:val="002E41C7"/>
    <w:rsid w:val="002E61B4"/>
    <w:rsid w:val="002E73F5"/>
    <w:rsid w:val="002E7A76"/>
    <w:rsid w:val="002F044F"/>
    <w:rsid w:val="002F2AF8"/>
    <w:rsid w:val="002F452A"/>
    <w:rsid w:val="002F7248"/>
    <w:rsid w:val="002F75BB"/>
    <w:rsid w:val="00302A5A"/>
    <w:rsid w:val="003059D9"/>
    <w:rsid w:val="00310142"/>
    <w:rsid w:val="0031262D"/>
    <w:rsid w:val="003126F0"/>
    <w:rsid w:val="00312D5E"/>
    <w:rsid w:val="0031492F"/>
    <w:rsid w:val="00315236"/>
    <w:rsid w:val="00316680"/>
    <w:rsid w:val="00322867"/>
    <w:rsid w:val="0032608A"/>
    <w:rsid w:val="00326349"/>
    <w:rsid w:val="0032648A"/>
    <w:rsid w:val="00327000"/>
    <w:rsid w:val="003334F0"/>
    <w:rsid w:val="0033615E"/>
    <w:rsid w:val="003422E0"/>
    <w:rsid w:val="003439BA"/>
    <w:rsid w:val="00345FE0"/>
    <w:rsid w:val="00346E68"/>
    <w:rsid w:val="00350E8E"/>
    <w:rsid w:val="00351A7F"/>
    <w:rsid w:val="00356A0C"/>
    <w:rsid w:val="00357FD9"/>
    <w:rsid w:val="00363840"/>
    <w:rsid w:val="00363920"/>
    <w:rsid w:val="00363F8B"/>
    <w:rsid w:val="003650FA"/>
    <w:rsid w:val="0036628D"/>
    <w:rsid w:val="003751BE"/>
    <w:rsid w:val="00377A69"/>
    <w:rsid w:val="003922A6"/>
    <w:rsid w:val="00392E82"/>
    <w:rsid w:val="00396FCA"/>
    <w:rsid w:val="003A19EE"/>
    <w:rsid w:val="003A271B"/>
    <w:rsid w:val="003A2EF3"/>
    <w:rsid w:val="003A36F1"/>
    <w:rsid w:val="003A3F5C"/>
    <w:rsid w:val="003A4E39"/>
    <w:rsid w:val="003A67DD"/>
    <w:rsid w:val="003B01E6"/>
    <w:rsid w:val="003B0FB0"/>
    <w:rsid w:val="003B12D2"/>
    <w:rsid w:val="003B4A7F"/>
    <w:rsid w:val="003B7D9C"/>
    <w:rsid w:val="003C00A7"/>
    <w:rsid w:val="003C5076"/>
    <w:rsid w:val="003C733F"/>
    <w:rsid w:val="003C7D9C"/>
    <w:rsid w:val="003C7EE4"/>
    <w:rsid w:val="003D0BE5"/>
    <w:rsid w:val="003D0F90"/>
    <w:rsid w:val="003D2107"/>
    <w:rsid w:val="003D2B7C"/>
    <w:rsid w:val="003D44A2"/>
    <w:rsid w:val="003E05BE"/>
    <w:rsid w:val="003E1F28"/>
    <w:rsid w:val="003E2F60"/>
    <w:rsid w:val="003F1A30"/>
    <w:rsid w:val="003F269E"/>
    <w:rsid w:val="003F35E8"/>
    <w:rsid w:val="003F404B"/>
    <w:rsid w:val="00414D05"/>
    <w:rsid w:val="00421450"/>
    <w:rsid w:val="0042154B"/>
    <w:rsid w:val="00421DD9"/>
    <w:rsid w:val="00423204"/>
    <w:rsid w:val="004240F2"/>
    <w:rsid w:val="004252FE"/>
    <w:rsid w:val="0042776D"/>
    <w:rsid w:val="00427924"/>
    <w:rsid w:val="00433163"/>
    <w:rsid w:val="00433220"/>
    <w:rsid w:val="00433C0C"/>
    <w:rsid w:val="004406EE"/>
    <w:rsid w:val="00442884"/>
    <w:rsid w:val="004437C6"/>
    <w:rsid w:val="0044411B"/>
    <w:rsid w:val="0044524D"/>
    <w:rsid w:val="004474EE"/>
    <w:rsid w:val="004511E7"/>
    <w:rsid w:val="00451DC4"/>
    <w:rsid w:val="00457EA9"/>
    <w:rsid w:val="004632F2"/>
    <w:rsid w:val="004722CB"/>
    <w:rsid w:val="0047426B"/>
    <w:rsid w:val="00477D29"/>
    <w:rsid w:val="00480477"/>
    <w:rsid w:val="0048065B"/>
    <w:rsid w:val="0048449F"/>
    <w:rsid w:val="00485C12"/>
    <w:rsid w:val="004861FD"/>
    <w:rsid w:val="004866AB"/>
    <w:rsid w:val="0049036A"/>
    <w:rsid w:val="00490F6F"/>
    <w:rsid w:val="00492296"/>
    <w:rsid w:val="004938B7"/>
    <w:rsid w:val="004A0789"/>
    <w:rsid w:val="004A1D15"/>
    <w:rsid w:val="004A3D70"/>
    <w:rsid w:val="004A4327"/>
    <w:rsid w:val="004A4656"/>
    <w:rsid w:val="004B305B"/>
    <w:rsid w:val="004B526E"/>
    <w:rsid w:val="004B5C50"/>
    <w:rsid w:val="004B5F01"/>
    <w:rsid w:val="004C22FE"/>
    <w:rsid w:val="004C2A1C"/>
    <w:rsid w:val="004C51EC"/>
    <w:rsid w:val="004D2C76"/>
    <w:rsid w:val="004D52D1"/>
    <w:rsid w:val="004E26DC"/>
    <w:rsid w:val="004E27D4"/>
    <w:rsid w:val="004E2C1B"/>
    <w:rsid w:val="004E64CA"/>
    <w:rsid w:val="004E6CE2"/>
    <w:rsid w:val="004E6D7D"/>
    <w:rsid w:val="004E709E"/>
    <w:rsid w:val="004F0199"/>
    <w:rsid w:val="004F0309"/>
    <w:rsid w:val="004F27C7"/>
    <w:rsid w:val="004F549A"/>
    <w:rsid w:val="00500223"/>
    <w:rsid w:val="005002C5"/>
    <w:rsid w:val="00501F89"/>
    <w:rsid w:val="00505676"/>
    <w:rsid w:val="0050683A"/>
    <w:rsid w:val="00507530"/>
    <w:rsid w:val="00507F8E"/>
    <w:rsid w:val="005114F2"/>
    <w:rsid w:val="00513681"/>
    <w:rsid w:val="00513C80"/>
    <w:rsid w:val="00515024"/>
    <w:rsid w:val="00516227"/>
    <w:rsid w:val="005207E9"/>
    <w:rsid w:val="005214A1"/>
    <w:rsid w:val="005236BD"/>
    <w:rsid w:val="005237F1"/>
    <w:rsid w:val="00525EAC"/>
    <w:rsid w:val="00527629"/>
    <w:rsid w:val="005301D9"/>
    <w:rsid w:val="005313F6"/>
    <w:rsid w:val="00533D4F"/>
    <w:rsid w:val="00536D40"/>
    <w:rsid w:val="00542A60"/>
    <w:rsid w:val="00544704"/>
    <w:rsid w:val="00545118"/>
    <w:rsid w:val="005502E8"/>
    <w:rsid w:val="00550677"/>
    <w:rsid w:val="00551020"/>
    <w:rsid w:val="0055540C"/>
    <w:rsid w:val="005568FD"/>
    <w:rsid w:val="00564DD4"/>
    <w:rsid w:val="00565BC8"/>
    <w:rsid w:val="00570BCB"/>
    <w:rsid w:val="00573DAA"/>
    <w:rsid w:val="00576230"/>
    <w:rsid w:val="00576559"/>
    <w:rsid w:val="00580E4E"/>
    <w:rsid w:val="005839BF"/>
    <w:rsid w:val="00583C7D"/>
    <w:rsid w:val="00585A7C"/>
    <w:rsid w:val="00585D17"/>
    <w:rsid w:val="0059269C"/>
    <w:rsid w:val="00592C72"/>
    <w:rsid w:val="005933AA"/>
    <w:rsid w:val="005940CC"/>
    <w:rsid w:val="00596575"/>
    <w:rsid w:val="005A1498"/>
    <w:rsid w:val="005A1A31"/>
    <w:rsid w:val="005A291E"/>
    <w:rsid w:val="005A3608"/>
    <w:rsid w:val="005A5F48"/>
    <w:rsid w:val="005B1B5C"/>
    <w:rsid w:val="005B1F00"/>
    <w:rsid w:val="005B20E4"/>
    <w:rsid w:val="005B3635"/>
    <w:rsid w:val="005B3ACC"/>
    <w:rsid w:val="005B6D55"/>
    <w:rsid w:val="005B738B"/>
    <w:rsid w:val="005C077E"/>
    <w:rsid w:val="005C38B2"/>
    <w:rsid w:val="005C45B3"/>
    <w:rsid w:val="005D17B3"/>
    <w:rsid w:val="005D1DAB"/>
    <w:rsid w:val="005D3AD4"/>
    <w:rsid w:val="005D48B5"/>
    <w:rsid w:val="005D4FFA"/>
    <w:rsid w:val="005E4365"/>
    <w:rsid w:val="005E445B"/>
    <w:rsid w:val="005E4BF5"/>
    <w:rsid w:val="005E4C7F"/>
    <w:rsid w:val="005E6A8C"/>
    <w:rsid w:val="005E7E23"/>
    <w:rsid w:val="005F3A8A"/>
    <w:rsid w:val="005F6C77"/>
    <w:rsid w:val="006007B0"/>
    <w:rsid w:val="0060241F"/>
    <w:rsid w:val="00604708"/>
    <w:rsid w:val="006052A9"/>
    <w:rsid w:val="00606CBB"/>
    <w:rsid w:val="00607186"/>
    <w:rsid w:val="00607E24"/>
    <w:rsid w:val="00610245"/>
    <w:rsid w:val="006102E3"/>
    <w:rsid w:val="00610826"/>
    <w:rsid w:val="006139EA"/>
    <w:rsid w:val="00613E19"/>
    <w:rsid w:val="00616A46"/>
    <w:rsid w:val="00616D3F"/>
    <w:rsid w:val="0061759C"/>
    <w:rsid w:val="00624097"/>
    <w:rsid w:val="00624E85"/>
    <w:rsid w:val="00627460"/>
    <w:rsid w:val="00627BAC"/>
    <w:rsid w:val="00630D6D"/>
    <w:rsid w:val="00631E3A"/>
    <w:rsid w:val="00632624"/>
    <w:rsid w:val="00640FE0"/>
    <w:rsid w:val="00642A1A"/>
    <w:rsid w:val="00644AF2"/>
    <w:rsid w:val="00646049"/>
    <w:rsid w:val="006503D2"/>
    <w:rsid w:val="006511AF"/>
    <w:rsid w:val="00652FC2"/>
    <w:rsid w:val="006533C2"/>
    <w:rsid w:val="006533F1"/>
    <w:rsid w:val="00653999"/>
    <w:rsid w:val="00653B13"/>
    <w:rsid w:val="00654833"/>
    <w:rsid w:val="006579F5"/>
    <w:rsid w:val="00657F32"/>
    <w:rsid w:val="0066003B"/>
    <w:rsid w:val="00660E87"/>
    <w:rsid w:val="00662A92"/>
    <w:rsid w:val="0066418D"/>
    <w:rsid w:val="00665022"/>
    <w:rsid w:val="0066757D"/>
    <w:rsid w:val="0066787A"/>
    <w:rsid w:val="00670A51"/>
    <w:rsid w:val="00672D6C"/>
    <w:rsid w:val="006739D1"/>
    <w:rsid w:val="00674749"/>
    <w:rsid w:val="0067531A"/>
    <w:rsid w:val="00676019"/>
    <w:rsid w:val="0068121E"/>
    <w:rsid w:val="00683739"/>
    <w:rsid w:val="00690633"/>
    <w:rsid w:val="00691A7A"/>
    <w:rsid w:val="00692B8C"/>
    <w:rsid w:val="006934EF"/>
    <w:rsid w:val="006A0DD2"/>
    <w:rsid w:val="006A3AB1"/>
    <w:rsid w:val="006B02AE"/>
    <w:rsid w:val="006B27A4"/>
    <w:rsid w:val="006B27A9"/>
    <w:rsid w:val="006B3D4B"/>
    <w:rsid w:val="006B552C"/>
    <w:rsid w:val="006B5B6C"/>
    <w:rsid w:val="006B68BD"/>
    <w:rsid w:val="006C0E75"/>
    <w:rsid w:val="006C10EC"/>
    <w:rsid w:val="006C2D4E"/>
    <w:rsid w:val="006C4BCE"/>
    <w:rsid w:val="006C4E5C"/>
    <w:rsid w:val="006C72F6"/>
    <w:rsid w:val="006D11A2"/>
    <w:rsid w:val="006D16E3"/>
    <w:rsid w:val="006D289B"/>
    <w:rsid w:val="006D3E97"/>
    <w:rsid w:val="006D495B"/>
    <w:rsid w:val="006E1C9B"/>
    <w:rsid w:val="006E2ECD"/>
    <w:rsid w:val="006E5840"/>
    <w:rsid w:val="006E6EB1"/>
    <w:rsid w:val="006F0CC4"/>
    <w:rsid w:val="006F26D9"/>
    <w:rsid w:val="006F3DCF"/>
    <w:rsid w:val="006F79D7"/>
    <w:rsid w:val="00700E4B"/>
    <w:rsid w:val="00702E15"/>
    <w:rsid w:val="00703499"/>
    <w:rsid w:val="0070379F"/>
    <w:rsid w:val="00706B52"/>
    <w:rsid w:val="0071270F"/>
    <w:rsid w:val="00715850"/>
    <w:rsid w:val="00717987"/>
    <w:rsid w:val="00721836"/>
    <w:rsid w:val="00722192"/>
    <w:rsid w:val="007246BD"/>
    <w:rsid w:val="00724A4B"/>
    <w:rsid w:val="00725539"/>
    <w:rsid w:val="00725E35"/>
    <w:rsid w:val="007303D1"/>
    <w:rsid w:val="00730822"/>
    <w:rsid w:val="0073218F"/>
    <w:rsid w:val="0074049E"/>
    <w:rsid w:val="00741063"/>
    <w:rsid w:val="00744963"/>
    <w:rsid w:val="00746903"/>
    <w:rsid w:val="00747C23"/>
    <w:rsid w:val="00747CF7"/>
    <w:rsid w:val="0075235C"/>
    <w:rsid w:val="00752767"/>
    <w:rsid w:val="00753324"/>
    <w:rsid w:val="00753738"/>
    <w:rsid w:val="00753D31"/>
    <w:rsid w:val="00754741"/>
    <w:rsid w:val="00760477"/>
    <w:rsid w:val="00766632"/>
    <w:rsid w:val="007700A5"/>
    <w:rsid w:val="00775345"/>
    <w:rsid w:val="00775E61"/>
    <w:rsid w:val="00783309"/>
    <w:rsid w:val="00783633"/>
    <w:rsid w:val="00784E1A"/>
    <w:rsid w:val="007859F4"/>
    <w:rsid w:val="00787E99"/>
    <w:rsid w:val="00790B2E"/>
    <w:rsid w:val="00791150"/>
    <w:rsid w:val="007923DD"/>
    <w:rsid w:val="00795BD7"/>
    <w:rsid w:val="00796FFD"/>
    <w:rsid w:val="00797988"/>
    <w:rsid w:val="007A21E7"/>
    <w:rsid w:val="007A297B"/>
    <w:rsid w:val="007A4690"/>
    <w:rsid w:val="007A598B"/>
    <w:rsid w:val="007A6120"/>
    <w:rsid w:val="007B0662"/>
    <w:rsid w:val="007B201E"/>
    <w:rsid w:val="007B35BD"/>
    <w:rsid w:val="007B44E3"/>
    <w:rsid w:val="007B57EA"/>
    <w:rsid w:val="007B7D14"/>
    <w:rsid w:val="007C1207"/>
    <w:rsid w:val="007C1A3B"/>
    <w:rsid w:val="007C4748"/>
    <w:rsid w:val="007C6897"/>
    <w:rsid w:val="007D3190"/>
    <w:rsid w:val="007D58D3"/>
    <w:rsid w:val="007D752B"/>
    <w:rsid w:val="007D7DB8"/>
    <w:rsid w:val="007E6CBA"/>
    <w:rsid w:val="007F2BFB"/>
    <w:rsid w:val="007F3C9C"/>
    <w:rsid w:val="007F3FFD"/>
    <w:rsid w:val="007F54D7"/>
    <w:rsid w:val="00803205"/>
    <w:rsid w:val="00803978"/>
    <w:rsid w:val="008044B1"/>
    <w:rsid w:val="008100B9"/>
    <w:rsid w:val="008126D7"/>
    <w:rsid w:val="00812E04"/>
    <w:rsid w:val="00815425"/>
    <w:rsid w:val="00815CDD"/>
    <w:rsid w:val="0081628A"/>
    <w:rsid w:val="00816898"/>
    <w:rsid w:val="0081750B"/>
    <w:rsid w:val="0082583C"/>
    <w:rsid w:val="008353C1"/>
    <w:rsid w:val="00840FAB"/>
    <w:rsid w:val="008414AC"/>
    <w:rsid w:val="00842132"/>
    <w:rsid w:val="00842BDD"/>
    <w:rsid w:val="00843C19"/>
    <w:rsid w:val="00847839"/>
    <w:rsid w:val="00851019"/>
    <w:rsid w:val="00852548"/>
    <w:rsid w:val="0085289B"/>
    <w:rsid w:val="008539BF"/>
    <w:rsid w:val="008545EC"/>
    <w:rsid w:val="00856DE3"/>
    <w:rsid w:val="00857222"/>
    <w:rsid w:val="00857FDE"/>
    <w:rsid w:val="0086052E"/>
    <w:rsid w:val="00861403"/>
    <w:rsid w:val="008615AE"/>
    <w:rsid w:val="00862F77"/>
    <w:rsid w:val="0086373A"/>
    <w:rsid w:val="008639B0"/>
    <w:rsid w:val="00863EEF"/>
    <w:rsid w:val="00863FE4"/>
    <w:rsid w:val="00864A34"/>
    <w:rsid w:val="0086715D"/>
    <w:rsid w:val="00870294"/>
    <w:rsid w:val="00871E66"/>
    <w:rsid w:val="00874260"/>
    <w:rsid w:val="008752C0"/>
    <w:rsid w:val="008758E6"/>
    <w:rsid w:val="008775FD"/>
    <w:rsid w:val="008801E9"/>
    <w:rsid w:val="00880F0D"/>
    <w:rsid w:val="00881D40"/>
    <w:rsid w:val="00882780"/>
    <w:rsid w:val="0088336D"/>
    <w:rsid w:val="00883A68"/>
    <w:rsid w:val="00884DF8"/>
    <w:rsid w:val="00895159"/>
    <w:rsid w:val="008976A0"/>
    <w:rsid w:val="008A036D"/>
    <w:rsid w:val="008A0C37"/>
    <w:rsid w:val="008A1E44"/>
    <w:rsid w:val="008A2B2A"/>
    <w:rsid w:val="008A3DB7"/>
    <w:rsid w:val="008A49CB"/>
    <w:rsid w:val="008A4AB0"/>
    <w:rsid w:val="008A5696"/>
    <w:rsid w:val="008A59A4"/>
    <w:rsid w:val="008A5F88"/>
    <w:rsid w:val="008A62B3"/>
    <w:rsid w:val="008A7D65"/>
    <w:rsid w:val="008B18D9"/>
    <w:rsid w:val="008B1F89"/>
    <w:rsid w:val="008B5109"/>
    <w:rsid w:val="008C38DA"/>
    <w:rsid w:val="008C4A82"/>
    <w:rsid w:val="008C6576"/>
    <w:rsid w:val="008C699E"/>
    <w:rsid w:val="008D79E5"/>
    <w:rsid w:val="008E0272"/>
    <w:rsid w:val="008E0AD8"/>
    <w:rsid w:val="008E0B6A"/>
    <w:rsid w:val="008E4482"/>
    <w:rsid w:val="008E4960"/>
    <w:rsid w:val="008F1E13"/>
    <w:rsid w:val="008F4384"/>
    <w:rsid w:val="008F7137"/>
    <w:rsid w:val="008F7186"/>
    <w:rsid w:val="008F75CD"/>
    <w:rsid w:val="00901DE8"/>
    <w:rsid w:val="0090224C"/>
    <w:rsid w:val="0090272C"/>
    <w:rsid w:val="00902DB6"/>
    <w:rsid w:val="00904001"/>
    <w:rsid w:val="00904411"/>
    <w:rsid w:val="00911FE4"/>
    <w:rsid w:val="009146B6"/>
    <w:rsid w:val="0091798B"/>
    <w:rsid w:val="00922FBB"/>
    <w:rsid w:val="00924583"/>
    <w:rsid w:val="00927115"/>
    <w:rsid w:val="009312D2"/>
    <w:rsid w:val="00932B0F"/>
    <w:rsid w:val="009336B0"/>
    <w:rsid w:val="00934D53"/>
    <w:rsid w:val="009373BF"/>
    <w:rsid w:val="00941F53"/>
    <w:rsid w:val="00950ACA"/>
    <w:rsid w:val="00950D04"/>
    <w:rsid w:val="00951124"/>
    <w:rsid w:val="009528BB"/>
    <w:rsid w:val="00954FF2"/>
    <w:rsid w:val="00955C29"/>
    <w:rsid w:val="00962C90"/>
    <w:rsid w:val="00964BBD"/>
    <w:rsid w:val="00965687"/>
    <w:rsid w:val="009656CC"/>
    <w:rsid w:val="00966264"/>
    <w:rsid w:val="00967152"/>
    <w:rsid w:val="00967F7E"/>
    <w:rsid w:val="00970291"/>
    <w:rsid w:val="00970AAF"/>
    <w:rsid w:val="0097169A"/>
    <w:rsid w:val="009745DB"/>
    <w:rsid w:val="00981513"/>
    <w:rsid w:val="00981D5A"/>
    <w:rsid w:val="00982C1B"/>
    <w:rsid w:val="00982CED"/>
    <w:rsid w:val="00985AC0"/>
    <w:rsid w:val="0099057F"/>
    <w:rsid w:val="00991DE1"/>
    <w:rsid w:val="00995AB4"/>
    <w:rsid w:val="009A08E0"/>
    <w:rsid w:val="009A57D6"/>
    <w:rsid w:val="009A5B29"/>
    <w:rsid w:val="009A5B5F"/>
    <w:rsid w:val="009B472C"/>
    <w:rsid w:val="009B609A"/>
    <w:rsid w:val="009B760D"/>
    <w:rsid w:val="009B7CCC"/>
    <w:rsid w:val="009C0E8A"/>
    <w:rsid w:val="009C1035"/>
    <w:rsid w:val="009C1E66"/>
    <w:rsid w:val="009C4356"/>
    <w:rsid w:val="009C5E62"/>
    <w:rsid w:val="009C6C92"/>
    <w:rsid w:val="009C77DA"/>
    <w:rsid w:val="009D0AE8"/>
    <w:rsid w:val="009D1FB4"/>
    <w:rsid w:val="009D2586"/>
    <w:rsid w:val="009E5ED3"/>
    <w:rsid w:val="009F16A3"/>
    <w:rsid w:val="009F48F9"/>
    <w:rsid w:val="009F6A18"/>
    <w:rsid w:val="009F7712"/>
    <w:rsid w:val="009F7871"/>
    <w:rsid w:val="00A00A5C"/>
    <w:rsid w:val="00A038D6"/>
    <w:rsid w:val="00A04253"/>
    <w:rsid w:val="00A04C64"/>
    <w:rsid w:val="00A056EA"/>
    <w:rsid w:val="00A07745"/>
    <w:rsid w:val="00A1213B"/>
    <w:rsid w:val="00A14DBC"/>
    <w:rsid w:val="00A1713D"/>
    <w:rsid w:val="00A174F9"/>
    <w:rsid w:val="00A21649"/>
    <w:rsid w:val="00A22D86"/>
    <w:rsid w:val="00A3205D"/>
    <w:rsid w:val="00A35018"/>
    <w:rsid w:val="00A37AC3"/>
    <w:rsid w:val="00A41F12"/>
    <w:rsid w:val="00A428DA"/>
    <w:rsid w:val="00A42CB3"/>
    <w:rsid w:val="00A43D67"/>
    <w:rsid w:val="00A4553E"/>
    <w:rsid w:val="00A46276"/>
    <w:rsid w:val="00A51A64"/>
    <w:rsid w:val="00A527F4"/>
    <w:rsid w:val="00A55018"/>
    <w:rsid w:val="00A56E7B"/>
    <w:rsid w:val="00A62E30"/>
    <w:rsid w:val="00A64534"/>
    <w:rsid w:val="00A65758"/>
    <w:rsid w:val="00A66457"/>
    <w:rsid w:val="00A66703"/>
    <w:rsid w:val="00A67432"/>
    <w:rsid w:val="00A712A5"/>
    <w:rsid w:val="00A71FE6"/>
    <w:rsid w:val="00A72FF7"/>
    <w:rsid w:val="00A7427B"/>
    <w:rsid w:val="00A74D49"/>
    <w:rsid w:val="00A765AD"/>
    <w:rsid w:val="00A77B02"/>
    <w:rsid w:val="00A81000"/>
    <w:rsid w:val="00A829A0"/>
    <w:rsid w:val="00A84A26"/>
    <w:rsid w:val="00A84FEE"/>
    <w:rsid w:val="00A8556B"/>
    <w:rsid w:val="00A87BB6"/>
    <w:rsid w:val="00A918FF"/>
    <w:rsid w:val="00A920E5"/>
    <w:rsid w:val="00A922DD"/>
    <w:rsid w:val="00A9291F"/>
    <w:rsid w:val="00A93EEA"/>
    <w:rsid w:val="00AA020A"/>
    <w:rsid w:val="00AA03BE"/>
    <w:rsid w:val="00AA4F8A"/>
    <w:rsid w:val="00AB3C7A"/>
    <w:rsid w:val="00AB4716"/>
    <w:rsid w:val="00AC0292"/>
    <w:rsid w:val="00AC2B2C"/>
    <w:rsid w:val="00AC3795"/>
    <w:rsid w:val="00AC37BD"/>
    <w:rsid w:val="00AC4182"/>
    <w:rsid w:val="00AC4244"/>
    <w:rsid w:val="00AC4998"/>
    <w:rsid w:val="00AC6693"/>
    <w:rsid w:val="00AC76B8"/>
    <w:rsid w:val="00AC7FF3"/>
    <w:rsid w:val="00AD14DA"/>
    <w:rsid w:val="00AD3B86"/>
    <w:rsid w:val="00AD59B0"/>
    <w:rsid w:val="00AE1755"/>
    <w:rsid w:val="00AE1FE7"/>
    <w:rsid w:val="00AE2AEF"/>
    <w:rsid w:val="00AE4EA1"/>
    <w:rsid w:val="00AE602D"/>
    <w:rsid w:val="00AF1E95"/>
    <w:rsid w:val="00AF2D1D"/>
    <w:rsid w:val="00AF33B0"/>
    <w:rsid w:val="00AF43A4"/>
    <w:rsid w:val="00AF5739"/>
    <w:rsid w:val="00AF79F6"/>
    <w:rsid w:val="00B019EE"/>
    <w:rsid w:val="00B04D4F"/>
    <w:rsid w:val="00B06193"/>
    <w:rsid w:val="00B06614"/>
    <w:rsid w:val="00B0676E"/>
    <w:rsid w:val="00B10F28"/>
    <w:rsid w:val="00B11CE8"/>
    <w:rsid w:val="00B121A7"/>
    <w:rsid w:val="00B15986"/>
    <w:rsid w:val="00B16814"/>
    <w:rsid w:val="00B16A11"/>
    <w:rsid w:val="00B20E56"/>
    <w:rsid w:val="00B25403"/>
    <w:rsid w:val="00B2738D"/>
    <w:rsid w:val="00B32662"/>
    <w:rsid w:val="00B33613"/>
    <w:rsid w:val="00B35A71"/>
    <w:rsid w:val="00B35F18"/>
    <w:rsid w:val="00B40524"/>
    <w:rsid w:val="00B40840"/>
    <w:rsid w:val="00B42268"/>
    <w:rsid w:val="00B42EBB"/>
    <w:rsid w:val="00B433FC"/>
    <w:rsid w:val="00B46DF0"/>
    <w:rsid w:val="00B46F44"/>
    <w:rsid w:val="00B5011A"/>
    <w:rsid w:val="00B502AE"/>
    <w:rsid w:val="00B511ED"/>
    <w:rsid w:val="00B52235"/>
    <w:rsid w:val="00B566F9"/>
    <w:rsid w:val="00B56E2C"/>
    <w:rsid w:val="00B60E6D"/>
    <w:rsid w:val="00B60E7C"/>
    <w:rsid w:val="00B61C5C"/>
    <w:rsid w:val="00B622A6"/>
    <w:rsid w:val="00B63571"/>
    <w:rsid w:val="00B64F2B"/>
    <w:rsid w:val="00B65B6D"/>
    <w:rsid w:val="00B66137"/>
    <w:rsid w:val="00B6734C"/>
    <w:rsid w:val="00B7213C"/>
    <w:rsid w:val="00B75368"/>
    <w:rsid w:val="00B86033"/>
    <w:rsid w:val="00B86B19"/>
    <w:rsid w:val="00B872FC"/>
    <w:rsid w:val="00B90809"/>
    <w:rsid w:val="00B90E0C"/>
    <w:rsid w:val="00B913DB"/>
    <w:rsid w:val="00B936A8"/>
    <w:rsid w:val="00B968B7"/>
    <w:rsid w:val="00BA0439"/>
    <w:rsid w:val="00BA350D"/>
    <w:rsid w:val="00BA3535"/>
    <w:rsid w:val="00BB4579"/>
    <w:rsid w:val="00BB4DD6"/>
    <w:rsid w:val="00BB4ECB"/>
    <w:rsid w:val="00BB53CC"/>
    <w:rsid w:val="00BB6AE7"/>
    <w:rsid w:val="00BB73BB"/>
    <w:rsid w:val="00BC3DF2"/>
    <w:rsid w:val="00BC5267"/>
    <w:rsid w:val="00BC63D8"/>
    <w:rsid w:val="00BC664B"/>
    <w:rsid w:val="00BD139E"/>
    <w:rsid w:val="00BD44DF"/>
    <w:rsid w:val="00BD46CA"/>
    <w:rsid w:val="00BD4ECC"/>
    <w:rsid w:val="00BD5640"/>
    <w:rsid w:val="00BD7888"/>
    <w:rsid w:val="00BE46B6"/>
    <w:rsid w:val="00BE4BC5"/>
    <w:rsid w:val="00BE6542"/>
    <w:rsid w:val="00BF0350"/>
    <w:rsid w:val="00BF0D9E"/>
    <w:rsid w:val="00BF670C"/>
    <w:rsid w:val="00C0031D"/>
    <w:rsid w:val="00C00FF6"/>
    <w:rsid w:val="00C01DF5"/>
    <w:rsid w:val="00C114B2"/>
    <w:rsid w:val="00C138EA"/>
    <w:rsid w:val="00C14DC6"/>
    <w:rsid w:val="00C16B47"/>
    <w:rsid w:val="00C21594"/>
    <w:rsid w:val="00C22183"/>
    <w:rsid w:val="00C23B30"/>
    <w:rsid w:val="00C25C02"/>
    <w:rsid w:val="00C269D0"/>
    <w:rsid w:val="00C303FE"/>
    <w:rsid w:val="00C30AF4"/>
    <w:rsid w:val="00C31238"/>
    <w:rsid w:val="00C33468"/>
    <w:rsid w:val="00C33D25"/>
    <w:rsid w:val="00C34D27"/>
    <w:rsid w:val="00C36836"/>
    <w:rsid w:val="00C410A8"/>
    <w:rsid w:val="00C412DF"/>
    <w:rsid w:val="00C44F9E"/>
    <w:rsid w:val="00C478B8"/>
    <w:rsid w:val="00C4790C"/>
    <w:rsid w:val="00C55F6D"/>
    <w:rsid w:val="00C5683E"/>
    <w:rsid w:val="00C56B0C"/>
    <w:rsid w:val="00C56F5E"/>
    <w:rsid w:val="00C61FB8"/>
    <w:rsid w:val="00C6629E"/>
    <w:rsid w:val="00C66822"/>
    <w:rsid w:val="00C66F9C"/>
    <w:rsid w:val="00C7028E"/>
    <w:rsid w:val="00C70727"/>
    <w:rsid w:val="00C71B7C"/>
    <w:rsid w:val="00C72918"/>
    <w:rsid w:val="00C76115"/>
    <w:rsid w:val="00C76791"/>
    <w:rsid w:val="00C76A12"/>
    <w:rsid w:val="00C819B2"/>
    <w:rsid w:val="00C82975"/>
    <w:rsid w:val="00C8346B"/>
    <w:rsid w:val="00C86971"/>
    <w:rsid w:val="00C86A27"/>
    <w:rsid w:val="00C90BFD"/>
    <w:rsid w:val="00C92C76"/>
    <w:rsid w:val="00C942F8"/>
    <w:rsid w:val="00C9445E"/>
    <w:rsid w:val="00C953C6"/>
    <w:rsid w:val="00C964B3"/>
    <w:rsid w:val="00C9730D"/>
    <w:rsid w:val="00C97B59"/>
    <w:rsid w:val="00C97BC3"/>
    <w:rsid w:val="00CA3251"/>
    <w:rsid w:val="00CA5E69"/>
    <w:rsid w:val="00CB00BC"/>
    <w:rsid w:val="00CB3265"/>
    <w:rsid w:val="00CC0ACF"/>
    <w:rsid w:val="00CC2BC8"/>
    <w:rsid w:val="00CC5135"/>
    <w:rsid w:val="00CC6229"/>
    <w:rsid w:val="00CC6C68"/>
    <w:rsid w:val="00CD046F"/>
    <w:rsid w:val="00CD1199"/>
    <w:rsid w:val="00CD371D"/>
    <w:rsid w:val="00CD4661"/>
    <w:rsid w:val="00CE3367"/>
    <w:rsid w:val="00CE40A3"/>
    <w:rsid w:val="00CE6D6D"/>
    <w:rsid w:val="00CE70DD"/>
    <w:rsid w:val="00CE736C"/>
    <w:rsid w:val="00CF2F48"/>
    <w:rsid w:val="00CF55E3"/>
    <w:rsid w:val="00CF68F6"/>
    <w:rsid w:val="00D02705"/>
    <w:rsid w:val="00D10562"/>
    <w:rsid w:val="00D1189A"/>
    <w:rsid w:val="00D11F6C"/>
    <w:rsid w:val="00D121CE"/>
    <w:rsid w:val="00D1471F"/>
    <w:rsid w:val="00D15C12"/>
    <w:rsid w:val="00D163DE"/>
    <w:rsid w:val="00D164B1"/>
    <w:rsid w:val="00D16C03"/>
    <w:rsid w:val="00D212FA"/>
    <w:rsid w:val="00D22B9B"/>
    <w:rsid w:val="00D2450E"/>
    <w:rsid w:val="00D2542C"/>
    <w:rsid w:val="00D30363"/>
    <w:rsid w:val="00D31233"/>
    <w:rsid w:val="00D335CD"/>
    <w:rsid w:val="00D4109A"/>
    <w:rsid w:val="00D4170D"/>
    <w:rsid w:val="00D41F1E"/>
    <w:rsid w:val="00D478B8"/>
    <w:rsid w:val="00D51CED"/>
    <w:rsid w:val="00D52BCA"/>
    <w:rsid w:val="00D52EDB"/>
    <w:rsid w:val="00D5324C"/>
    <w:rsid w:val="00D545F9"/>
    <w:rsid w:val="00D602D1"/>
    <w:rsid w:val="00D6077E"/>
    <w:rsid w:val="00D61A02"/>
    <w:rsid w:val="00D61E22"/>
    <w:rsid w:val="00D6394A"/>
    <w:rsid w:val="00D63B7D"/>
    <w:rsid w:val="00D64163"/>
    <w:rsid w:val="00D642FA"/>
    <w:rsid w:val="00D66424"/>
    <w:rsid w:val="00D670E5"/>
    <w:rsid w:val="00D67E3F"/>
    <w:rsid w:val="00D704E9"/>
    <w:rsid w:val="00D717AB"/>
    <w:rsid w:val="00D72930"/>
    <w:rsid w:val="00D7353B"/>
    <w:rsid w:val="00D7390F"/>
    <w:rsid w:val="00D74DD9"/>
    <w:rsid w:val="00D7545B"/>
    <w:rsid w:val="00D77269"/>
    <w:rsid w:val="00D80481"/>
    <w:rsid w:val="00D80DF1"/>
    <w:rsid w:val="00D81A96"/>
    <w:rsid w:val="00D85822"/>
    <w:rsid w:val="00D85AE6"/>
    <w:rsid w:val="00D85B57"/>
    <w:rsid w:val="00D85BE5"/>
    <w:rsid w:val="00D8614A"/>
    <w:rsid w:val="00D90DFD"/>
    <w:rsid w:val="00D9522F"/>
    <w:rsid w:val="00D95B7F"/>
    <w:rsid w:val="00DA0DFB"/>
    <w:rsid w:val="00DA2167"/>
    <w:rsid w:val="00DA555E"/>
    <w:rsid w:val="00DA605A"/>
    <w:rsid w:val="00DB143A"/>
    <w:rsid w:val="00DB1B1E"/>
    <w:rsid w:val="00DB45BA"/>
    <w:rsid w:val="00DB63C5"/>
    <w:rsid w:val="00DB68D5"/>
    <w:rsid w:val="00DC3A60"/>
    <w:rsid w:val="00DC512C"/>
    <w:rsid w:val="00DC5F40"/>
    <w:rsid w:val="00DC67E4"/>
    <w:rsid w:val="00DD0AC8"/>
    <w:rsid w:val="00DD132F"/>
    <w:rsid w:val="00DD1F0A"/>
    <w:rsid w:val="00DD2A31"/>
    <w:rsid w:val="00DD647D"/>
    <w:rsid w:val="00DD76B0"/>
    <w:rsid w:val="00DE17E4"/>
    <w:rsid w:val="00DE1B8D"/>
    <w:rsid w:val="00DE73AC"/>
    <w:rsid w:val="00DF16A9"/>
    <w:rsid w:val="00DF44A6"/>
    <w:rsid w:val="00DF5541"/>
    <w:rsid w:val="00E0353A"/>
    <w:rsid w:val="00E05D2F"/>
    <w:rsid w:val="00E11870"/>
    <w:rsid w:val="00E1269C"/>
    <w:rsid w:val="00E226D1"/>
    <w:rsid w:val="00E243E7"/>
    <w:rsid w:val="00E247E1"/>
    <w:rsid w:val="00E26C30"/>
    <w:rsid w:val="00E318DA"/>
    <w:rsid w:val="00E3273E"/>
    <w:rsid w:val="00E346D2"/>
    <w:rsid w:val="00E46EE5"/>
    <w:rsid w:val="00E503C6"/>
    <w:rsid w:val="00E51C7E"/>
    <w:rsid w:val="00E52AFF"/>
    <w:rsid w:val="00E5571F"/>
    <w:rsid w:val="00E55833"/>
    <w:rsid w:val="00E55CED"/>
    <w:rsid w:val="00E57D31"/>
    <w:rsid w:val="00E6096F"/>
    <w:rsid w:val="00E61A2E"/>
    <w:rsid w:val="00E62207"/>
    <w:rsid w:val="00E62354"/>
    <w:rsid w:val="00E62432"/>
    <w:rsid w:val="00E641F7"/>
    <w:rsid w:val="00E64E11"/>
    <w:rsid w:val="00E67A6F"/>
    <w:rsid w:val="00E70633"/>
    <w:rsid w:val="00E73C92"/>
    <w:rsid w:val="00E7404B"/>
    <w:rsid w:val="00E74B2C"/>
    <w:rsid w:val="00E7630A"/>
    <w:rsid w:val="00E76CA1"/>
    <w:rsid w:val="00E77E10"/>
    <w:rsid w:val="00E833C9"/>
    <w:rsid w:val="00E8420E"/>
    <w:rsid w:val="00E94D5B"/>
    <w:rsid w:val="00E95683"/>
    <w:rsid w:val="00E97B9E"/>
    <w:rsid w:val="00EA3E27"/>
    <w:rsid w:val="00EA544F"/>
    <w:rsid w:val="00EA5D75"/>
    <w:rsid w:val="00EA71A3"/>
    <w:rsid w:val="00EA72B0"/>
    <w:rsid w:val="00EB3BA1"/>
    <w:rsid w:val="00EB4B47"/>
    <w:rsid w:val="00EB7859"/>
    <w:rsid w:val="00EB7CF4"/>
    <w:rsid w:val="00EC1A0D"/>
    <w:rsid w:val="00EC50B8"/>
    <w:rsid w:val="00ED1966"/>
    <w:rsid w:val="00ED2468"/>
    <w:rsid w:val="00ED370C"/>
    <w:rsid w:val="00ED5D42"/>
    <w:rsid w:val="00EE6EB8"/>
    <w:rsid w:val="00EE7A14"/>
    <w:rsid w:val="00EF0794"/>
    <w:rsid w:val="00EF3F68"/>
    <w:rsid w:val="00EF799E"/>
    <w:rsid w:val="00EF7A6A"/>
    <w:rsid w:val="00F033AA"/>
    <w:rsid w:val="00F0354F"/>
    <w:rsid w:val="00F03B58"/>
    <w:rsid w:val="00F04933"/>
    <w:rsid w:val="00F05F9B"/>
    <w:rsid w:val="00F07F8F"/>
    <w:rsid w:val="00F110B1"/>
    <w:rsid w:val="00F11FB1"/>
    <w:rsid w:val="00F13A18"/>
    <w:rsid w:val="00F14C6C"/>
    <w:rsid w:val="00F21791"/>
    <w:rsid w:val="00F249FD"/>
    <w:rsid w:val="00F25E75"/>
    <w:rsid w:val="00F30C99"/>
    <w:rsid w:val="00F31AFA"/>
    <w:rsid w:val="00F34027"/>
    <w:rsid w:val="00F37A16"/>
    <w:rsid w:val="00F4004F"/>
    <w:rsid w:val="00F41938"/>
    <w:rsid w:val="00F42BE8"/>
    <w:rsid w:val="00F42FDD"/>
    <w:rsid w:val="00F448C2"/>
    <w:rsid w:val="00F468AB"/>
    <w:rsid w:val="00F4737E"/>
    <w:rsid w:val="00F474E3"/>
    <w:rsid w:val="00F52F66"/>
    <w:rsid w:val="00F53313"/>
    <w:rsid w:val="00F60D2F"/>
    <w:rsid w:val="00F641C8"/>
    <w:rsid w:val="00F704AE"/>
    <w:rsid w:val="00F70740"/>
    <w:rsid w:val="00F70AFF"/>
    <w:rsid w:val="00F7456B"/>
    <w:rsid w:val="00F83E15"/>
    <w:rsid w:val="00F84374"/>
    <w:rsid w:val="00F8773C"/>
    <w:rsid w:val="00F91305"/>
    <w:rsid w:val="00F91B66"/>
    <w:rsid w:val="00F91F69"/>
    <w:rsid w:val="00F94A91"/>
    <w:rsid w:val="00F94B49"/>
    <w:rsid w:val="00FB0267"/>
    <w:rsid w:val="00FB0D30"/>
    <w:rsid w:val="00FB2127"/>
    <w:rsid w:val="00FB38FC"/>
    <w:rsid w:val="00FB6D06"/>
    <w:rsid w:val="00FC02C3"/>
    <w:rsid w:val="00FC04BB"/>
    <w:rsid w:val="00FC12E3"/>
    <w:rsid w:val="00FC427E"/>
    <w:rsid w:val="00FD2088"/>
    <w:rsid w:val="00FD2598"/>
    <w:rsid w:val="00FD43BC"/>
    <w:rsid w:val="00FD5754"/>
    <w:rsid w:val="00FD7D66"/>
    <w:rsid w:val="00FD7F31"/>
    <w:rsid w:val="00FE4B33"/>
    <w:rsid w:val="00FF0409"/>
    <w:rsid w:val="00FF366A"/>
    <w:rsid w:val="00FF6865"/>
    <w:rsid w:val="00FF7BEB"/>
    <w:rsid w:val="00FF7C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41F3313"/>
  <w15:chartTrackingRefBased/>
  <w15:docId w15:val="{5D6794EF-2AED-4610-9810-0CF6EF44B08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902DB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02DB6"/>
    <w:rPr>
      <w:rFonts w:ascii="Segoe UI" w:hAnsi="Segoe UI" w:cs="Segoe UI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BB53C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B53CC"/>
  </w:style>
  <w:style w:type="character" w:styleId="PageNumber">
    <w:name w:val="page number"/>
    <w:basedOn w:val="DefaultParagraphFont"/>
    <w:uiPriority w:val="99"/>
    <w:semiHidden/>
    <w:unhideWhenUsed/>
    <w:rsid w:val="00BB53CC"/>
  </w:style>
  <w:style w:type="paragraph" w:styleId="ListParagraph">
    <w:name w:val="List Paragraph"/>
    <w:basedOn w:val="Normal"/>
    <w:uiPriority w:val="34"/>
    <w:qFormat/>
    <w:rsid w:val="00EB7859"/>
    <w:pPr>
      <w:ind w:left="720"/>
      <w:contextualSpacing/>
    </w:pPr>
  </w:style>
  <w:style w:type="paragraph" w:customStyle="1" w:styleId="EndNoteBibliography">
    <w:name w:val="EndNote Bibliography"/>
    <w:basedOn w:val="Normal"/>
    <w:link w:val="EndNoteBibliographyChar"/>
    <w:rsid w:val="0005398E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5398E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05398E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1027E2"/>
    <w:pPr>
      <w:spacing w:after="0"/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027E2"/>
    <w:rPr>
      <w:rFonts w:ascii="Calibri" w:hAnsi="Calibri" w:cs="Calibri"/>
    </w:rPr>
  </w:style>
  <w:style w:type="character" w:styleId="UnresolvedMention">
    <w:name w:val="Unresolved Mention"/>
    <w:basedOn w:val="DefaultParagraphFont"/>
    <w:uiPriority w:val="99"/>
    <w:rsid w:val="001027E2"/>
    <w:rPr>
      <w:color w:val="605E5C"/>
      <w:shd w:val="clear" w:color="auto" w:fill="E1DFDD"/>
    </w:rPr>
  </w:style>
  <w:style w:type="paragraph" w:customStyle="1" w:styleId="MTDisplayEquation">
    <w:name w:val="MTDisplayEquation"/>
    <w:basedOn w:val="Normal"/>
    <w:next w:val="Normal"/>
    <w:link w:val="MTDisplayEquationChar"/>
    <w:rsid w:val="003B0FB0"/>
    <w:pPr>
      <w:tabs>
        <w:tab w:val="center" w:pos="4680"/>
        <w:tab w:val="right" w:pos="9360"/>
      </w:tabs>
      <w:spacing w:after="360" w:line="360" w:lineRule="auto"/>
      <w:jc w:val="both"/>
    </w:pPr>
    <w:rPr>
      <w:rFonts w:ascii="Arial" w:hAnsi="Arial" w:cs="Arial"/>
    </w:rPr>
  </w:style>
  <w:style w:type="character" w:customStyle="1" w:styleId="MTDisplayEquationChar">
    <w:name w:val="MTDisplayEquation Char"/>
    <w:basedOn w:val="DefaultParagraphFont"/>
    <w:link w:val="MTDisplayEquation"/>
    <w:rsid w:val="003B0FB0"/>
    <w:rPr>
      <w:rFonts w:ascii="Arial" w:hAnsi="Arial" w:cs="Arial"/>
    </w:rPr>
  </w:style>
  <w:style w:type="character" w:styleId="PlaceholderText">
    <w:name w:val="Placeholder Text"/>
    <w:basedOn w:val="DefaultParagraphFont"/>
    <w:uiPriority w:val="99"/>
    <w:semiHidden/>
    <w:rsid w:val="004A0789"/>
    <w:rPr>
      <w:color w:val="808080"/>
    </w:rPr>
  </w:style>
  <w:style w:type="character" w:styleId="CommentReference">
    <w:name w:val="annotation reference"/>
    <w:basedOn w:val="DefaultParagraphFont"/>
    <w:uiPriority w:val="99"/>
    <w:semiHidden/>
    <w:unhideWhenUsed/>
    <w:rsid w:val="006F79D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F79D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F79D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F79D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F79D7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C2B2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C2B2C"/>
  </w:style>
  <w:style w:type="table" w:styleId="TableGrid">
    <w:name w:val="Table Grid"/>
    <w:basedOn w:val="TableNormal"/>
    <w:uiPriority w:val="59"/>
    <w:rsid w:val="00F4737E"/>
    <w:pPr>
      <w:spacing w:after="0" w:line="240" w:lineRule="auto"/>
    </w:pPr>
    <w:rPr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uiPriority w:val="1"/>
    <w:qFormat/>
    <w:rsid w:val="00F4737E"/>
    <w:pPr>
      <w:spacing w:after="0" w:line="240" w:lineRule="auto"/>
    </w:pPr>
    <w:rPr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58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2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38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44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614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117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625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317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357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327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008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736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572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920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040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297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254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613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758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855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163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ncbi.nlm.nih.gov/geo/query/acc.cgi?acc=GSE76297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CDFBE9A-E60A-D047-940A-C41470FA781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2</TotalTime>
  <Pages>1</Pages>
  <Words>157</Words>
  <Characters>898</Characters>
  <Application>Microsoft Office Word</Application>
  <DocSecurity>0</DocSecurity>
  <Lines>7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, Lichun (NIH/NCI) [F]</dc:creator>
  <cp:keywords/>
  <dc:description/>
  <cp:lastModifiedBy>QZ</cp:lastModifiedBy>
  <cp:revision>93</cp:revision>
  <cp:lastPrinted>2019-06-05T14:12:00Z</cp:lastPrinted>
  <dcterms:created xsi:type="dcterms:W3CDTF">2019-06-04T15:03:00Z</dcterms:created>
  <dcterms:modified xsi:type="dcterms:W3CDTF">2020-10-09T01:14:00Z</dcterms:modified>
</cp:coreProperties>
</file>